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pPr w:leftFromText="180" w:rightFromText="180" w:vertAnchor="text" w:horzAnchor="margin" w:tblpXSpec="center" w:tblpY="1537"/>
        <w:tblW w:w="10740"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3652"/>
        <w:gridCol w:w="43"/>
        <w:gridCol w:w="7045"/>
      </w:tblGrid>
      <w:tr w:rsidR="007E254E" w14:paraId="1DCD8CCA" w14:textId="77777777" w:rsidTr="00883543">
        <w:tc>
          <w:tcPr>
            <w:tcW w:w="3652" w:type="dxa"/>
          </w:tcPr>
          <w:p w14:paraId="59A8AA5A" w14:textId="5741AAF8" w:rsidR="007E254E" w:rsidRDefault="007E254E" w:rsidP="00883543">
            <w:r>
              <w:t xml:space="preserve">Module Code:    </w:t>
            </w:r>
            <w:r w:rsidR="00EC5AED" w:rsidRPr="00EC5AED">
              <w:rPr>
                <w:b/>
                <w:bCs/>
              </w:rPr>
              <w:t>PUSL3108</w:t>
            </w:r>
            <w:r>
              <w:t xml:space="preserve">                                 </w:t>
            </w:r>
          </w:p>
        </w:tc>
        <w:tc>
          <w:tcPr>
            <w:tcW w:w="7088" w:type="dxa"/>
            <w:gridSpan w:val="2"/>
          </w:tcPr>
          <w:p w14:paraId="369C1B3C" w14:textId="19FB8F35" w:rsidR="007E254E" w:rsidRDefault="007E254E" w:rsidP="00883543">
            <w:r>
              <w:t xml:space="preserve">Module Name:      </w:t>
            </w:r>
            <w:r w:rsidR="00E01349" w:rsidRPr="00E01349">
              <w:rPr>
                <w:b/>
                <w:bCs/>
              </w:rPr>
              <w:t>Pervasive Computing</w:t>
            </w:r>
          </w:p>
        </w:tc>
      </w:tr>
      <w:tr w:rsidR="007E254E" w14:paraId="1FE1BED5" w14:textId="77777777" w:rsidTr="00883543">
        <w:tc>
          <w:tcPr>
            <w:tcW w:w="10740" w:type="dxa"/>
            <w:gridSpan w:val="3"/>
          </w:tcPr>
          <w:p w14:paraId="719ED980" w14:textId="1658D84F" w:rsidR="007E254E" w:rsidRDefault="007E254E" w:rsidP="00883543">
            <w:r>
              <w:t xml:space="preserve">Coursework Title: </w:t>
            </w:r>
            <w:r w:rsidR="003E6B4E">
              <w:rPr>
                <w:b/>
                <w:bCs/>
              </w:rPr>
              <w:t>Smart Home and Smart Lock System with more Improvements</w:t>
            </w:r>
          </w:p>
          <w:p w14:paraId="760B0593" w14:textId="77777777" w:rsidR="007E254E" w:rsidRDefault="007E254E" w:rsidP="00883543"/>
        </w:tc>
      </w:tr>
      <w:tr w:rsidR="007E254E" w:rsidRPr="00C16CA6" w14:paraId="39EA2D28" w14:textId="77777777" w:rsidTr="007C7518">
        <w:trPr>
          <w:trHeight w:val="447"/>
        </w:trPr>
        <w:tc>
          <w:tcPr>
            <w:tcW w:w="3695" w:type="dxa"/>
            <w:gridSpan w:val="2"/>
            <w:tcBorders>
              <w:right w:val="single" w:sz="4" w:space="0" w:color="auto"/>
            </w:tcBorders>
          </w:tcPr>
          <w:p w14:paraId="0F1BA30F" w14:textId="6F2DEEDD" w:rsidR="007E254E" w:rsidRPr="007C7518" w:rsidRDefault="007E254E" w:rsidP="00883543">
            <w:pPr>
              <w:rPr>
                <w:b/>
                <w:bCs/>
              </w:rPr>
            </w:pPr>
            <w:r>
              <w:t>Deadline Date</w:t>
            </w:r>
            <w:r w:rsidRPr="00C16CA6">
              <w:rPr>
                <w:b/>
                <w:bCs/>
              </w:rPr>
              <w:t xml:space="preserve">: </w:t>
            </w:r>
            <w:r w:rsidR="00E01349">
              <w:rPr>
                <w:b/>
                <w:bCs/>
              </w:rPr>
              <w:t>15</w:t>
            </w:r>
            <w:r w:rsidR="00E01349" w:rsidRPr="00E01349">
              <w:rPr>
                <w:b/>
                <w:bCs/>
                <w:vertAlign w:val="superscript"/>
              </w:rPr>
              <w:t>th</w:t>
            </w:r>
            <w:r w:rsidR="00E01349">
              <w:rPr>
                <w:b/>
                <w:bCs/>
              </w:rPr>
              <w:t xml:space="preserve"> </w:t>
            </w:r>
            <w:r w:rsidRPr="00C16CA6">
              <w:rPr>
                <w:b/>
                <w:bCs/>
              </w:rPr>
              <w:t xml:space="preserve">of </w:t>
            </w:r>
            <w:r w:rsidR="00E01349">
              <w:rPr>
                <w:b/>
                <w:bCs/>
              </w:rPr>
              <w:t xml:space="preserve">May </w:t>
            </w:r>
            <w:r w:rsidRPr="00C16CA6">
              <w:rPr>
                <w:b/>
                <w:bCs/>
              </w:rPr>
              <w:t>20</w:t>
            </w:r>
            <w:r>
              <w:rPr>
                <w:b/>
                <w:bCs/>
              </w:rPr>
              <w:t>20</w:t>
            </w:r>
          </w:p>
        </w:tc>
        <w:tc>
          <w:tcPr>
            <w:tcW w:w="7045" w:type="dxa"/>
            <w:tcBorders>
              <w:left w:val="single" w:sz="4" w:space="0" w:color="auto"/>
            </w:tcBorders>
          </w:tcPr>
          <w:p w14:paraId="0E14400F" w14:textId="217E3BAA" w:rsidR="007E254E" w:rsidRPr="007C7518" w:rsidRDefault="007E254E" w:rsidP="007C7518">
            <w:r>
              <w:t>Member of staff responsible for coursework:</w:t>
            </w:r>
            <w:r w:rsidR="007C7518">
              <w:t xml:space="preserve">  </w:t>
            </w:r>
            <w:r w:rsidRPr="00FF3918">
              <w:rPr>
                <w:b/>
                <w:szCs w:val="24"/>
              </w:rPr>
              <w:t>Mr</w:t>
            </w:r>
            <w:r>
              <w:rPr>
                <w:b/>
                <w:szCs w:val="24"/>
              </w:rPr>
              <w:t xml:space="preserve">. </w:t>
            </w:r>
            <w:r w:rsidR="00365E71">
              <w:rPr>
                <w:b/>
                <w:szCs w:val="24"/>
              </w:rPr>
              <w:t>Craig</w:t>
            </w:r>
            <w:r w:rsidR="003E6B4E">
              <w:rPr>
                <w:b/>
                <w:szCs w:val="24"/>
              </w:rPr>
              <w:t xml:space="preserve"> Banyard</w:t>
            </w:r>
          </w:p>
        </w:tc>
      </w:tr>
      <w:tr w:rsidR="007E254E" w14:paraId="06EC429F" w14:textId="77777777" w:rsidTr="007E254E">
        <w:trPr>
          <w:trHeight w:val="357"/>
        </w:trPr>
        <w:tc>
          <w:tcPr>
            <w:tcW w:w="10740" w:type="dxa"/>
            <w:gridSpan w:val="3"/>
          </w:tcPr>
          <w:p w14:paraId="2AF4A860" w14:textId="424B134D" w:rsidR="007E254E" w:rsidRDefault="007E254E" w:rsidP="00883543">
            <w:r>
              <w:t xml:space="preserve">Programme: </w:t>
            </w:r>
            <w:r w:rsidRPr="00C16CA6">
              <w:rPr>
                <w:b/>
                <w:bCs/>
              </w:rPr>
              <w:t>BSc (Hons) Software Engineering</w:t>
            </w:r>
          </w:p>
        </w:tc>
      </w:tr>
      <w:tr w:rsidR="007E254E" w:rsidRPr="008773DD" w14:paraId="68F5C57F" w14:textId="77777777" w:rsidTr="00883543">
        <w:tc>
          <w:tcPr>
            <w:tcW w:w="10740" w:type="dxa"/>
            <w:gridSpan w:val="3"/>
          </w:tcPr>
          <w:p w14:paraId="30C475C6" w14:textId="77777777" w:rsidR="007E254E" w:rsidRDefault="007E254E" w:rsidP="00883543">
            <w:pPr>
              <w:rPr>
                <w:rFonts w:ascii="Arial" w:hAnsi="Arial" w:cs="Arial"/>
                <w:szCs w:val="24"/>
              </w:rPr>
            </w:pPr>
          </w:p>
          <w:p w14:paraId="7BE7069E" w14:textId="77777777" w:rsidR="007E254E" w:rsidRPr="008773DD" w:rsidRDefault="007E254E" w:rsidP="00883543">
            <w:pPr>
              <w:rPr>
                <w:rFonts w:ascii="Arial" w:hAnsi="Arial" w:cs="Arial"/>
                <w:szCs w:val="24"/>
              </w:rPr>
            </w:pPr>
            <w:r>
              <w:rPr>
                <w:rFonts w:ascii="Arial" w:hAnsi="Arial" w:cs="Arial"/>
                <w:szCs w:val="24"/>
              </w:rPr>
              <w:t xml:space="preserve">Please note that </w:t>
            </w:r>
            <w:r w:rsidRPr="007A6BE1">
              <w:rPr>
                <w:rFonts w:ascii="Arial" w:hAnsi="Arial" w:cs="Arial"/>
                <w:szCs w:val="24"/>
              </w:rPr>
              <w:t xml:space="preserve">University Academic Regulations are available under Rules and Regulations on the University website </w:t>
            </w:r>
            <w:hyperlink r:id="rId8" w:history="1">
              <w:r w:rsidRPr="007A6BE1">
                <w:rPr>
                  <w:rStyle w:val="Hyperlink"/>
                  <w:rFonts w:ascii="Arial" w:hAnsi="Arial" w:cs="Arial"/>
                  <w:szCs w:val="24"/>
                </w:rPr>
                <w:t>www.plymouth.ac.uk/studenthandbook</w:t>
              </w:r>
            </w:hyperlink>
            <w:r w:rsidRPr="007A6BE1">
              <w:rPr>
                <w:rFonts w:ascii="Arial" w:hAnsi="Arial" w:cs="Arial"/>
                <w:szCs w:val="24"/>
              </w:rPr>
              <w:t>.</w:t>
            </w:r>
          </w:p>
        </w:tc>
      </w:tr>
      <w:tr w:rsidR="007E254E" w:rsidRPr="00964AA9" w14:paraId="1657EA04" w14:textId="77777777" w:rsidTr="00883543">
        <w:trPr>
          <w:trHeight w:val="4473"/>
        </w:trPr>
        <w:tc>
          <w:tcPr>
            <w:tcW w:w="10740" w:type="dxa"/>
            <w:gridSpan w:val="3"/>
          </w:tcPr>
          <w:p w14:paraId="37A67AC5" w14:textId="77777777" w:rsidR="007E254E" w:rsidRDefault="007E254E" w:rsidP="00883543">
            <w:r w:rsidRPr="00964AA9">
              <w:t>Group work</w:t>
            </w:r>
            <w:r>
              <w:t>:</w:t>
            </w:r>
            <w:r w:rsidRPr="00964AA9">
              <w:t xml:space="preserve"> please list all names of all participants formally associated with this work and state whether the work was undertaken alone or as part of a team.  Please note you may be required to identify individual responsibility for component parts.</w:t>
            </w:r>
          </w:p>
          <w:p w14:paraId="08C0A50C" w14:textId="77777777" w:rsidR="007E254E" w:rsidRPr="00C16CA6" w:rsidRDefault="007E254E" w:rsidP="00883543">
            <w:pPr>
              <w:rPr>
                <w:b/>
                <w:bCs/>
              </w:rPr>
            </w:pPr>
            <w:r w:rsidRPr="00C16CA6">
              <w:rPr>
                <w:b/>
                <w:bCs/>
              </w:rPr>
              <w:t>D. P. I.</w:t>
            </w:r>
            <w:r>
              <w:rPr>
                <w:b/>
                <w:bCs/>
              </w:rPr>
              <w:t xml:space="preserve">  Gayantha</w:t>
            </w:r>
            <w:r w:rsidRPr="00C16CA6">
              <w:rPr>
                <w:b/>
                <w:bCs/>
              </w:rPr>
              <w:t xml:space="preserve"> </w:t>
            </w:r>
            <w:r>
              <w:rPr>
                <w:b/>
                <w:bCs/>
              </w:rPr>
              <w:t xml:space="preserve">                                                </w:t>
            </w:r>
            <w:r w:rsidRPr="00DA60F1">
              <w:rPr>
                <w:b/>
                <w:bCs/>
              </w:rPr>
              <w:t>10638279</w:t>
            </w:r>
          </w:p>
          <w:p w14:paraId="618869CA" w14:textId="77777777" w:rsidR="007E254E" w:rsidRPr="00901CD5" w:rsidRDefault="007E254E" w:rsidP="00883543">
            <w:pPr>
              <w:rPr>
                <w:b/>
                <w:bCs/>
              </w:rPr>
            </w:pPr>
            <w:r w:rsidRPr="00901CD5">
              <w:rPr>
                <w:b/>
                <w:bCs/>
              </w:rPr>
              <w:t>K. H. M. Kavinda Maduranga</w:t>
            </w:r>
            <w:r>
              <w:rPr>
                <w:b/>
                <w:bCs/>
              </w:rPr>
              <w:t xml:space="preserve">                            </w:t>
            </w:r>
            <w:r w:rsidRPr="00901CD5">
              <w:rPr>
                <w:b/>
                <w:bCs/>
              </w:rPr>
              <w:t>10638236</w:t>
            </w:r>
          </w:p>
          <w:p w14:paraId="494F5F92" w14:textId="3EED5121" w:rsidR="007E254E" w:rsidRDefault="007E254E" w:rsidP="00883543">
            <w:pPr>
              <w:rPr>
                <w:b/>
                <w:bCs/>
              </w:rPr>
            </w:pPr>
            <w:r w:rsidRPr="00A453EC">
              <w:rPr>
                <w:b/>
                <w:bCs/>
              </w:rPr>
              <w:t>H. P. W. N. Hasaranga</w:t>
            </w:r>
            <w:r w:rsidRPr="00A453EC">
              <w:rPr>
                <w:b/>
                <w:bCs/>
              </w:rPr>
              <w:tab/>
              <w:t xml:space="preserve">    </w:t>
            </w:r>
            <w:r>
              <w:rPr>
                <w:b/>
                <w:bCs/>
              </w:rPr>
              <w:t xml:space="preserve">                                 </w:t>
            </w:r>
            <w:r w:rsidRPr="00A453EC">
              <w:rPr>
                <w:b/>
                <w:bCs/>
              </w:rPr>
              <w:t>10638</w:t>
            </w:r>
            <w:r>
              <w:rPr>
                <w:b/>
                <w:bCs/>
              </w:rPr>
              <w:t>200</w:t>
            </w:r>
          </w:p>
          <w:p w14:paraId="0512412E" w14:textId="77777777" w:rsidR="007E254E" w:rsidRPr="00901CD5" w:rsidRDefault="007E254E" w:rsidP="00883543">
            <w:pPr>
              <w:rPr>
                <w:b/>
                <w:bCs/>
              </w:rPr>
            </w:pPr>
            <w:r w:rsidRPr="00901CD5">
              <w:rPr>
                <w:b/>
                <w:bCs/>
              </w:rPr>
              <w:t xml:space="preserve">P. C. N. Dissanayake </w:t>
            </w:r>
            <w:r>
              <w:rPr>
                <w:b/>
                <w:bCs/>
              </w:rPr>
              <w:t xml:space="preserve">                                          </w:t>
            </w:r>
            <w:r w:rsidRPr="00901CD5">
              <w:rPr>
                <w:b/>
                <w:bCs/>
              </w:rPr>
              <w:t>10638271</w:t>
            </w:r>
          </w:p>
          <w:p w14:paraId="0E1D1BF0" w14:textId="50317B29" w:rsidR="007C7518" w:rsidRPr="00901CD5" w:rsidRDefault="007E254E" w:rsidP="00365E71">
            <w:pPr>
              <w:rPr>
                <w:b/>
                <w:bCs/>
              </w:rPr>
            </w:pPr>
            <w:r w:rsidRPr="00901CD5">
              <w:rPr>
                <w:b/>
                <w:bCs/>
              </w:rPr>
              <w:t xml:space="preserve">S. S. Bandara </w:t>
            </w:r>
            <w:r>
              <w:rPr>
                <w:b/>
                <w:bCs/>
              </w:rPr>
              <w:t xml:space="preserve">                                                       </w:t>
            </w:r>
            <w:r w:rsidRPr="00901CD5">
              <w:rPr>
                <w:b/>
                <w:bCs/>
              </w:rPr>
              <w:t>10638294</w:t>
            </w:r>
            <w:r w:rsidR="007C7518">
              <w:rPr>
                <w:b/>
                <w:bCs/>
              </w:rPr>
              <w:t xml:space="preserve"> </w:t>
            </w:r>
          </w:p>
          <w:p w14:paraId="4CCF72B9" w14:textId="77777777" w:rsidR="007E254E" w:rsidRDefault="007E254E" w:rsidP="00883543">
            <w:pPr>
              <w:spacing w:before="240"/>
              <w:rPr>
                <w:rFonts w:ascii="Arial" w:hAnsi="Arial" w:cs="Arial"/>
                <w:b/>
                <w:i/>
                <w:szCs w:val="24"/>
              </w:rPr>
            </w:pPr>
            <w:r>
              <w:rPr>
                <w:rFonts w:ascii="Arial" w:hAnsi="Arial" w:cs="Arial"/>
                <w:b/>
                <w:i/>
                <w:szCs w:val="24"/>
              </w:rPr>
              <w:t>We</w:t>
            </w:r>
            <w:r w:rsidRPr="00575D54">
              <w:rPr>
                <w:rFonts w:ascii="Arial" w:hAnsi="Arial" w:cs="Arial"/>
                <w:b/>
                <w:i/>
                <w:szCs w:val="24"/>
              </w:rPr>
              <w:t xml:space="preserve"> confirm that</w:t>
            </w:r>
            <w:r>
              <w:rPr>
                <w:rFonts w:ascii="Arial" w:hAnsi="Arial" w:cs="Arial"/>
                <w:b/>
                <w:i/>
                <w:szCs w:val="24"/>
              </w:rPr>
              <w:t xml:space="preserve"> we</w:t>
            </w:r>
            <w:r w:rsidRPr="00575D54">
              <w:rPr>
                <w:rFonts w:ascii="Arial" w:hAnsi="Arial" w:cs="Arial"/>
                <w:b/>
                <w:i/>
                <w:szCs w:val="24"/>
              </w:rPr>
              <w:t xml:space="preserve"> have read and understood the </w:t>
            </w:r>
            <w:r>
              <w:rPr>
                <w:rFonts w:ascii="Arial" w:hAnsi="Arial" w:cs="Arial"/>
                <w:b/>
                <w:i/>
                <w:szCs w:val="24"/>
              </w:rPr>
              <w:t xml:space="preserve">Plymouth </w:t>
            </w:r>
            <w:r w:rsidRPr="00575D54">
              <w:rPr>
                <w:rFonts w:ascii="Arial" w:hAnsi="Arial" w:cs="Arial"/>
                <w:b/>
                <w:i/>
                <w:szCs w:val="24"/>
              </w:rPr>
              <w:t xml:space="preserve">University regulations relating to Assessment Offences and that </w:t>
            </w:r>
            <w:r>
              <w:rPr>
                <w:rFonts w:ascii="Arial" w:hAnsi="Arial" w:cs="Arial"/>
                <w:b/>
                <w:i/>
                <w:szCs w:val="24"/>
              </w:rPr>
              <w:t>we are</w:t>
            </w:r>
            <w:r w:rsidRPr="00575D54">
              <w:rPr>
                <w:rFonts w:ascii="Arial" w:hAnsi="Arial" w:cs="Arial"/>
                <w:b/>
                <w:i/>
                <w:szCs w:val="24"/>
              </w:rPr>
              <w:t xml:space="preserve"> aware of the possible penalties for any breach of these regulations.</w:t>
            </w:r>
            <w:r>
              <w:rPr>
                <w:rFonts w:ascii="Arial" w:hAnsi="Arial" w:cs="Arial"/>
                <w:b/>
                <w:i/>
                <w:szCs w:val="24"/>
              </w:rPr>
              <w:t xml:space="preserve">  We confirm that this is the independent work of the group.</w:t>
            </w:r>
          </w:p>
          <w:p w14:paraId="4D7101EA" w14:textId="77777777" w:rsidR="007E254E" w:rsidRDefault="007E254E" w:rsidP="00883543"/>
          <w:p w14:paraId="03635EA1" w14:textId="28500992" w:rsidR="007E254E" w:rsidRPr="00964AA9" w:rsidRDefault="007E254E" w:rsidP="00883543">
            <w:r>
              <w:t xml:space="preserve">Signed on behalf of the group:                      </w:t>
            </w:r>
            <w:r>
              <w:rPr>
                <w:noProof/>
              </w:rPr>
              <w:t xml:space="preserve"> </w:t>
            </w:r>
            <w:r w:rsidR="00664A5F">
              <w:rPr>
                <w:noProof/>
              </w:rPr>
              <w:drawing>
                <wp:inline distT="0" distB="0" distL="0" distR="0" wp14:anchorId="218BFD7C" wp14:editId="1288308D">
                  <wp:extent cx="609600" cy="452284"/>
                  <wp:effectExtent l="0" t="0" r="0" b="5080"/>
                  <wp:docPr id="27" name="Picture 27" descr="C:\Users\DigitalForce™\AppData\Local\Microsoft\Windows\INetCache\Content.Word\Sig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DigitalForce™\AppData\Local\Microsoft\Windows\INetCache\Content.Word\Sign.jpg"/>
                          <pic:cNvPicPr>
                            <a:picLocks noChangeAspect="1" noChangeArrowheads="1"/>
                          </pic:cNvPicPr>
                        </pic:nvPicPr>
                        <pic:blipFill>
                          <a:blip r:embed="rId9" cstate="print">
                            <a:extLst>
                              <a:ext uri="{28A0092B-C50C-407E-A947-70E740481C1C}">
                                <a14:useLocalDpi xmlns:a14="http://schemas.microsoft.com/office/drawing/2010/main" val="0"/>
                              </a:ext>
                            </a:extLst>
                          </a:blip>
                          <a:srcRect l="10527" t="44444" r="79460" b="47025"/>
                          <a:stretch>
                            <a:fillRect/>
                          </a:stretch>
                        </pic:blipFill>
                        <pic:spPr bwMode="auto">
                          <a:xfrm>
                            <a:off x="0" y="0"/>
                            <a:ext cx="609600" cy="452284"/>
                          </a:xfrm>
                          <a:prstGeom prst="rect">
                            <a:avLst/>
                          </a:prstGeom>
                          <a:noFill/>
                          <a:ln>
                            <a:noFill/>
                          </a:ln>
                        </pic:spPr>
                      </pic:pic>
                    </a:graphicData>
                  </a:graphic>
                </wp:inline>
              </w:drawing>
            </w:r>
          </w:p>
          <w:p w14:paraId="1631FA31" w14:textId="77777777" w:rsidR="007E254E" w:rsidRPr="00964AA9" w:rsidRDefault="007E254E" w:rsidP="00883543"/>
        </w:tc>
      </w:tr>
      <w:tr w:rsidR="007E254E" w14:paraId="50F64875" w14:textId="77777777" w:rsidTr="007E254E">
        <w:trPr>
          <w:trHeight w:val="1257"/>
        </w:trPr>
        <w:tc>
          <w:tcPr>
            <w:tcW w:w="10740" w:type="dxa"/>
            <w:gridSpan w:val="3"/>
            <w:tcBorders>
              <w:bottom w:val="double" w:sz="12" w:space="0" w:color="auto"/>
            </w:tcBorders>
          </w:tcPr>
          <w:p w14:paraId="45B9687B" w14:textId="77777777" w:rsidR="007E254E" w:rsidRPr="00FB2065" w:rsidRDefault="007E254E" w:rsidP="00883543">
            <w:pPr>
              <w:pStyle w:val="NoSpacing"/>
              <w:rPr>
                <w:b/>
                <w:i/>
              </w:rPr>
            </w:pPr>
            <w:r w:rsidRPr="008773DD">
              <w:t>Individual assignment:</w:t>
            </w:r>
            <w:r>
              <w:t xml:space="preserve"> </w:t>
            </w:r>
            <w:r w:rsidRPr="00575D54">
              <w:rPr>
                <w:b/>
                <w:i/>
              </w:rPr>
              <w:t xml:space="preserve">I confirm that I have read and understood the </w:t>
            </w:r>
            <w:r>
              <w:rPr>
                <w:b/>
                <w:i/>
              </w:rPr>
              <w:t xml:space="preserve">Plymouth </w:t>
            </w:r>
            <w:r w:rsidRPr="00575D54">
              <w:rPr>
                <w:b/>
                <w:i/>
              </w:rPr>
              <w:t>University regulations relating to Assessment Offences and that I am aware of the possible penalties for any breach of these regulations.</w:t>
            </w:r>
            <w:r>
              <w:rPr>
                <w:b/>
                <w:i/>
              </w:rPr>
              <w:t xml:space="preserve">  I confirm that this is my own independent work.</w:t>
            </w:r>
          </w:p>
          <w:p w14:paraId="74EA0608" w14:textId="77777777" w:rsidR="007E254E" w:rsidRDefault="007E254E" w:rsidP="00883543">
            <w:pPr>
              <w:pStyle w:val="NoSpacing"/>
            </w:pPr>
            <w:r>
              <w:t xml:space="preserve">Signed :       </w:t>
            </w:r>
          </w:p>
        </w:tc>
      </w:tr>
      <w:tr w:rsidR="007E254E" w:rsidRPr="008773DD" w14:paraId="5FA21E72" w14:textId="77777777" w:rsidTr="00883543">
        <w:trPr>
          <w:trHeight w:val="630"/>
        </w:trPr>
        <w:tc>
          <w:tcPr>
            <w:tcW w:w="10740" w:type="dxa"/>
            <w:gridSpan w:val="3"/>
            <w:tcBorders>
              <w:bottom w:val="double" w:sz="12" w:space="0" w:color="auto"/>
            </w:tcBorders>
          </w:tcPr>
          <w:p w14:paraId="13468B8B" w14:textId="77777777" w:rsidR="007E254E" w:rsidRDefault="007E254E" w:rsidP="00883543">
            <w:pPr>
              <w:pStyle w:val="NoSpacing"/>
            </w:pPr>
            <w:r>
              <w:t>Use of translation software: failure to declare that translation software or a similar writing aid has been used will be treated as an assessment offence.</w:t>
            </w:r>
          </w:p>
          <w:p w14:paraId="14642193" w14:textId="77777777" w:rsidR="007E254E" w:rsidRDefault="007E254E" w:rsidP="00883543">
            <w:pPr>
              <w:pStyle w:val="NoSpacing"/>
            </w:pPr>
          </w:p>
          <w:p w14:paraId="6068C237" w14:textId="77777777" w:rsidR="007E254E" w:rsidRDefault="007E254E" w:rsidP="00883543">
            <w:pPr>
              <w:pStyle w:val="NoSpacing"/>
            </w:pPr>
            <w:r w:rsidRPr="00B93523">
              <w:t>I *have</w:t>
            </w:r>
            <w:r w:rsidRPr="009F67FF">
              <w:rPr>
                <w:strike/>
              </w:rPr>
              <w:t xml:space="preserve"> used</w:t>
            </w:r>
            <w:r>
              <w:t>/not used translation software.</w:t>
            </w:r>
          </w:p>
          <w:p w14:paraId="2DEFB291" w14:textId="77777777" w:rsidR="007E254E" w:rsidRPr="008773DD" w:rsidRDefault="007E254E" w:rsidP="00883543">
            <w:pPr>
              <w:pStyle w:val="NoSpacing"/>
            </w:pPr>
            <w:r>
              <w:t>If used, please state name of software…………………………………………………………………</w:t>
            </w:r>
          </w:p>
        </w:tc>
      </w:tr>
      <w:tr w:rsidR="007E254E" w:rsidRPr="005378C3" w14:paraId="58886288" w14:textId="77777777" w:rsidTr="00883543">
        <w:trPr>
          <w:trHeight w:val="630"/>
        </w:trPr>
        <w:tc>
          <w:tcPr>
            <w:tcW w:w="10740" w:type="dxa"/>
            <w:gridSpan w:val="3"/>
            <w:tcBorders>
              <w:bottom w:val="double" w:sz="12" w:space="0" w:color="auto"/>
            </w:tcBorders>
          </w:tcPr>
          <w:p w14:paraId="6976D6F9" w14:textId="77777777" w:rsidR="007E254E" w:rsidRDefault="007E254E" w:rsidP="00883543">
            <w:pPr>
              <w:rPr>
                <w:b/>
                <w:bCs/>
                <w:color w:val="000000" w:themeColor="text1"/>
                <w:szCs w:val="24"/>
                <w:u w:val="single"/>
              </w:rPr>
            </w:pPr>
          </w:p>
          <w:p w14:paraId="0F220D50" w14:textId="77777777" w:rsidR="007E254E" w:rsidRDefault="007E254E" w:rsidP="00883543">
            <w:pPr>
              <w:rPr>
                <w:b/>
                <w:bCs/>
                <w:color w:val="000000" w:themeColor="text1"/>
                <w:szCs w:val="24"/>
                <w:u w:val="single"/>
              </w:rPr>
            </w:pPr>
          </w:p>
          <w:p w14:paraId="28657D65" w14:textId="77777777" w:rsidR="007E254E" w:rsidRPr="005378C3" w:rsidRDefault="007E254E" w:rsidP="00883543">
            <w:pPr>
              <w:rPr>
                <w:color w:val="000000" w:themeColor="text1"/>
                <w:szCs w:val="24"/>
              </w:rPr>
            </w:pPr>
            <w:r>
              <w:rPr>
                <w:rFonts w:ascii="Arial" w:hAnsi="Arial" w:cs="Arial"/>
                <w:b/>
                <w:szCs w:val="24"/>
              </w:rPr>
              <w:t>Overall mark _____%          Assessors Initials ______      Date_________</w:t>
            </w:r>
          </w:p>
        </w:tc>
      </w:tr>
    </w:tbl>
    <w:tbl>
      <w:tblPr>
        <w:tblStyle w:val="TableGrid"/>
        <w:tblpPr w:leftFromText="180" w:rightFromText="180" w:vertAnchor="text" w:horzAnchor="page" w:tblpX="5545" w:tblpY="289"/>
        <w:tblOverlap w:val="never"/>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none" w:sz="0" w:space="0" w:color="auto"/>
          <w:insideV w:val="none" w:sz="0" w:space="0" w:color="auto"/>
        </w:tblBorders>
        <w:tblLook w:val="04A0" w:firstRow="1" w:lastRow="0" w:firstColumn="1" w:lastColumn="0" w:noHBand="0" w:noVBand="1"/>
      </w:tblPr>
      <w:tblGrid>
        <w:gridCol w:w="5778"/>
      </w:tblGrid>
      <w:tr w:rsidR="007E254E" w14:paraId="27016D81" w14:textId="77777777" w:rsidTr="007E254E">
        <w:trPr>
          <w:trHeight w:val="510"/>
        </w:trPr>
        <w:tc>
          <w:tcPr>
            <w:tcW w:w="5778"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7DAB12E9" w14:textId="77777777" w:rsidR="007E254E" w:rsidRDefault="007E254E" w:rsidP="00883543">
            <w:r>
              <w:t xml:space="preserve">Name: </w:t>
            </w:r>
            <w:r w:rsidRPr="00C16CA6">
              <w:rPr>
                <w:b/>
                <w:bCs/>
              </w:rPr>
              <w:t>Mr.</w:t>
            </w:r>
            <w:r>
              <w:t xml:space="preserve"> </w:t>
            </w:r>
            <w:r w:rsidRPr="00C16CA6">
              <w:rPr>
                <w:b/>
                <w:bCs/>
              </w:rPr>
              <w:t>Gayantha, D. P. I.</w:t>
            </w:r>
          </w:p>
        </w:tc>
      </w:tr>
      <w:tr w:rsidR="007E254E" w14:paraId="3D32D6D7" w14:textId="77777777" w:rsidTr="007E254E">
        <w:trPr>
          <w:trHeight w:val="501"/>
        </w:trPr>
        <w:tc>
          <w:tcPr>
            <w:tcW w:w="5778" w:type="dxa"/>
            <w:tcBorders>
              <w:top w:val="single" w:sz="12" w:space="0" w:color="000000" w:themeColor="text1"/>
              <w:left w:val="single" w:sz="12" w:space="0" w:color="000000" w:themeColor="text1"/>
              <w:bottom w:val="single" w:sz="12" w:space="0" w:color="000000" w:themeColor="text1"/>
              <w:right w:val="single" w:sz="12" w:space="0" w:color="000000" w:themeColor="text1"/>
            </w:tcBorders>
          </w:tcPr>
          <w:p w14:paraId="7CD2C740" w14:textId="77777777" w:rsidR="007E254E" w:rsidRDefault="007E254E" w:rsidP="00883543">
            <w:r>
              <w:t xml:space="preserve">Student Reference Number:  </w:t>
            </w:r>
            <w:r w:rsidRPr="00F84228">
              <w:rPr>
                <w:b/>
                <w:bCs/>
              </w:rPr>
              <w:t>10638279</w:t>
            </w:r>
          </w:p>
        </w:tc>
      </w:tr>
    </w:tbl>
    <w:p w14:paraId="6016A8BF" w14:textId="7AF753A3" w:rsidR="007E254E" w:rsidRDefault="00664A5F" w:rsidP="006A7B38">
      <w:pPr>
        <w:pStyle w:val="Title"/>
      </w:pPr>
      <w:r>
        <w:rPr>
          <w:noProof/>
        </w:rPr>
        <w:drawing>
          <wp:anchor distT="0" distB="0" distL="114300" distR="114300" simplePos="0" relativeHeight="251661312" behindDoc="1" locked="0" layoutInCell="1" allowOverlap="1" wp14:anchorId="367E7B45" wp14:editId="50FCD0B3">
            <wp:simplePos x="0" y="0"/>
            <wp:positionH relativeFrom="column">
              <wp:posOffset>-377825</wp:posOffset>
            </wp:positionH>
            <wp:positionV relativeFrom="paragraph">
              <wp:posOffset>-630074</wp:posOffset>
            </wp:positionV>
            <wp:extent cx="2130725" cy="1364810"/>
            <wp:effectExtent l="0" t="0" r="3175" b="698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 PARTNERSHIP P2746_GRE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0725" cy="1364810"/>
                    </a:xfrm>
                    <a:prstGeom prst="rect">
                      <a:avLst/>
                    </a:prstGeom>
                  </pic:spPr>
                </pic:pic>
              </a:graphicData>
            </a:graphic>
          </wp:anchor>
        </w:drawing>
      </w:r>
    </w:p>
    <w:p w14:paraId="2619524B" w14:textId="3C74A7A7" w:rsidR="007E254E" w:rsidRDefault="007E254E">
      <w:pPr>
        <w:rPr>
          <w:rFonts w:asciiTheme="majorHAnsi" w:eastAsiaTheme="majorEastAsia" w:hAnsiTheme="majorHAnsi" w:cstheme="majorBidi"/>
          <w:spacing w:val="-10"/>
          <w:kern w:val="28"/>
          <w:sz w:val="56"/>
          <w:szCs w:val="56"/>
        </w:rPr>
      </w:pPr>
      <w:r>
        <w:br w:type="page"/>
      </w:r>
    </w:p>
    <w:p w14:paraId="4511DC90" w14:textId="3F703C99" w:rsidR="00D419D7" w:rsidRPr="00FC3348" w:rsidRDefault="0090757C" w:rsidP="00D419D7">
      <w:pPr>
        <w:pStyle w:val="ListParagraph"/>
        <w:shd w:val="clear" w:color="auto" w:fill="8496B0" w:themeFill="text2" w:themeFillTint="99"/>
        <w:ind w:left="0"/>
        <w:jc w:val="center"/>
        <w:rPr>
          <w:sz w:val="28"/>
          <w:szCs w:val="28"/>
        </w:rPr>
      </w:pPr>
      <w:r>
        <w:rPr>
          <w:sz w:val="28"/>
          <w:szCs w:val="28"/>
        </w:rPr>
        <w:lastRenderedPageBreak/>
        <w:t>DISTRIBUTED SYSTEMS</w:t>
      </w:r>
      <w:r w:rsidR="00D419D7" w:rsidRPr="00FC3348">
        <w:rPr>
          <w:sz w:val="28"/>
          <w:szCs w:val="28"/>
        </w:rPr>
        <w:t xml:space="preserve"> | </w:t>
      </w:r>
      <w:r>
        <w:rPr>
          <w:sz w:val="28"/>
          <w:szCs w:val="28"/>
        </w:rPr>
        <w:t>ASSIGNMENT</w:t>
      </w:r>
    </w:p>
    <w:p w14:paraId="079DB58B" w14:textId="77777777" w:rsidR="0090757C" w:rsidRDefault="0090757C" w:rsidP="00D419D7">
      <w:pPr>
        <w:jc w:val="center"/>
        <w:rPr>
          <w:b/>
          <w:color w:val="C00000"/>
          <w:sz w:val="48"/>
          <w:szCs w:val="48"/>
        </w:rPr>
      </w:pPr>
    </w:p>
    <w:p w14:paraId="48624D4F" w14:textId="3F5BEE7D" w:rsidR="0090757C" w:rsidRDefault="00365E71" w:rsidP="00D419D7">
      <w:pPr>
        <w:jc w:val="center"/>
        <w:rPr>
          <w:b/>
          <w:color w:val="C00000"/>
          <w:sz w:val="48"/>
          <w:szCs w:val="48"/>
        </w:rPr>
      </w:pPr>
      <w:r>
        <w:rPr>
          <w:b/>
          <w:color w:val="C00000"/>
          <w:sz w:val="48"/>
          <w:szCs w:val="48"/>
        </w:rPr>
        <w:t>PERVASIVE COMPUTING</w:t>
      </w:r>
    </w:p>
    <w:p w14:paraId="07CDECC8" w14:textId="0EB39F7D" w:rsidR="0090757C" w:rsidRPr="0090757C" w:rsidRDefault="0090757C" w:rsidP="00D419D7">
      <w:pPr>
        <w:jc w:val="center"/>
        <w:rPr>
          <w:rFonts w:ascii="Adobe Gothic Std B" w:eastAsia="Adobe Gothic Std B" w:hAnsi="Adobe Gothic Std B"/>
          <w:sz w:val="96"/>
          <w:szCs w:val="96"/>
        </w:rPr>
      </w:pPr>
      <w:r w:rsidRPr="0090757C">
        <w:rPr>
          <w:rFonts w:ascii="Adobe Gothic Std B" w:eastAsia="Adobe Gothic Std B" w:hAnsi="Adobe Gothic Std B"/>
          <w:sz w:val="96"/>
          <w:szCs w:val="96"/>
        </w:rPr>
        <w:t>PROJECT PR</w:t>
      </w:r>
      <w:r w:rsidR="008F2D4E">
        <w:rPr>
          <w:rFonts w:ascii="Adobe Gothic Std B" w:eastAsia="Adobe Gothic Std B" w:hAnsi="Adobe Gothic Std B"/>
          <w:sz w:val="96"/>
          <w:szCs w:val="96"/>
        </w:rPr>
        <w:t>O</w:t>
      </w:r>
      <w:r w:rsidRPr="0090757C">
        <w:rPr>
          <w:rFonts w:ascii="Adobe Gothic Std B" w:eastAsia="Adobe Gothic Std B" w:hAnsi="Adobe Gothic Std B"/>
          <w:sz w:val="96"/>
          <w:szCs w:val="96"/>
        </w:rPr>
        <w:t xml:space="preserve">POSAL </w:t>
      </w:r>
    </w:p>
    <w:p w14:paraId="59D40119" w14:textId="657F20D2" w:rsidR="00D419D7" w:rsidRDefault="00D419D7" w:rsidP="00D419D7">
      <w:pPr>
        <w:jc w:val="center"/>
        <w:rPr>
          <w:rFonts w:ascii="Adobe Gothic Std B" w:eastAsia="Adobe Gothic Std B" w:hAnsi="Adobe Gothic Std B"/>
          <w:sz w:val="28"/>
          <w:szCs w:val="28"/>
        </w:rPr>
      </w:pPr>
      <w:r>
        <w:rPr>
          <w:rFonts w:ascii="Adobe Gothic Std B" w:eastAsia="Adobe Gothic Std B" w:hAnsi="Adobe Gothic Std B"/>
          <w:sz w:val="28"/>
          <w:szCs w:val="28"/>
        </w:rPr>
        <w:t xml:space="preserve">GROUP </w:t>
      </w:r>
      <w:r w:rsidR="003E6B4E">
        <w:rPr>
          <w:rFonts w:ascii="Adobe Gothic Std B" w:eastAsia="Adobe Gothic Std B" w:hAnsi="Adobe Gothic Std B"/>
          <w:sz w:val="28"/>
          <w:szCs w:val="28"/>
        </w:rPr>
        <w:t>P</w:t>
      </w:r>
    </w:p>
    <w:p w14:paraId="1C625315" w14:textId="77777777" w:rsidR="00D419D7" w:rsidRDefault="00D419D7" w:rsidP="006A7B38">
      <w:pPr>
        <w:pStyle w:val="Title"/>
      </w:pPr>
    </w:p>
    <w:p w14:paraId="16F32F73" w14:textId="28E9F7D2" w:rsidR="0090757C" w:rsidRDefault="00D419D7">
      <w:r>
        <w:br w:type="page"/>
      </w:r>
    </w:p>
    <w:p w14:paraId="63222783" w14:textId="77777777" w:rsidR="0090757C" w:rsidRDefault="0090757C" w:rsidP="0090757C">
      <w:pPr>
        <w:pStyle w:val="Title"/>
      </w:pPr>
      <w:r>
        <w:lastRenderedPageBreak/>
        <w:br w:type="page"/>
      </w:r>
      <w:r w:rsidRPr="0092675C">
        <w:lastRenderedPageBreak/>
        <w:t xml:space="preserve">ACKNOLEDGEMENT </w:t>
      </w:r>
    </w:p>
    <w:p w14:paraId="3052B86A" w14:textId="0198714D" w:rsidR="0090757C" w:rsidRDefault="0090757C" w:rsidP="0090757C">
      <w:pPr>
        <w:jc w:val="both"/>
        <w:rPr>
          <w:rFonts w:ascii="Times New Roman" w:hAnsi="Times New Roman" w:cs="Times New Roman"/>
          <w:szCs w:val="24"/>
        </w:rPr>
      </w:pPr>
      <w:r w:rsidRPr="00E55CA3">
        <w:rPr>
          <w:rFonts w:ascii="Times New Roman" w:hAnsi="Times New Roman" w:cs="Times New Roman"/>
          <w:szCs w:val="24"/>
        </w:rPr>
        <w:t xml:space="preserve">I would like to express my special thanks </w:t>
      </w:r>
      <w:r>
        <w:rPr>
          <w:rFonts w:ascii="Times New Roman" w:hAnsi="Times New Roman" w:cs="Times New Roman"/>
          <w:szCs w:val="24"/>
        </w:rPr>
        <w:t>and</w:t>
      </w:r>
      <w:r w:rsidRPr="00E55CA3">
        <w:rPr>
          <w:rFonts w:ascii="Times New Roman" w:hAnsi="Times New Roman" w:cs="Times New Roman"/>
          <w:szCs w:val="24"/>
        </w:rPr>
        <w:t xml:space="preserve"> gratitude to my </w:t>
      </w:r>
      <w:r w:rsidR="009A137D">
        <w:rPr>
          <w:rFonts w:ascii="Times New Roman" w:hAnsi="Times New Roman" w:cs="Times New Roman"/>
          <w:szCs w:val="24"/>
        </w:rPr>
        <w:t>Pervasive Computing</w:t>
      </w:r>
      <w:r>
        <w:rPr>
          <w:rFonts w:ascii="Times New Roman" w:hAnsi="Times New Roman" w:cs="Times New Roman"/>
          <w:szCs w:val="24"/>
        </w:rPr>
        <w:t xml:space="preserve"> module lecturer</w:t>
      </w:r>
      <w:r w:rsidRPr="00E55CA3">
        <w:rPr>
          <w:rFonts w:ascii="Times New Roman" w:hAnsi="Times New Roman" w:cs="Times New Roman"/>
          <w:szCs w:val="24"/>
        </w:rPr>
        <w:t xml:space="preserve"> </w:t>
      </w:r>
      <w:r w:rsidRPr="0092675C">
        <w:rPr>
          <w:rFonts w:ascii="Times New Roman" w:hAnsi="Times New Roman" w:cs="Times New Roman"/>
          <w:szCs w:val="24"/>
        </w:rPr>
        <w:t xml:space="preserve">Mr. </w:t>
      </w:r>
      <w:r w:rsidR="009A137D">
        <w:rPr>
          <w:rFonts w:ascii="Times New Roman" w:hAnsi="Times New Roman" w:cs="Times New Roman"/>
          <w:szCs w:val="24"/>
        </w:rPr>
        <w:t>Craig Banyard</w:t>
      </w:r>
      <w:r w:rsidRPr="008A18B0">
        <w:rPr>
          <w:rFonts w:ascii="Times New Roman" w:hAnsi="Times New Roman" w:cs="Times New Roman"/>
          <w:szCs w:val="24"/>
        </w:rPr>
        <w:t xml:space="preserve"> </w:t>
      </w:r>
      <w:r w:rsidRPr="00E55CA3">
        <w:rPr>
          <w:rFonts w:ascii="Times New Roman" w:hAnsi="Times New Roman" w:cs="Times New Roman"/>
          <w:szCs w:val="24"/>
        </w:rPr>
        <w:t xml:space="preserve">who gave </w:t>
      </w:r>
      <w:r>
        <w:rPr>
          <w:rFonts w:ascii="Times New Roman" w:hAnsi="Times New Roman" w:cs="Times New Roman"/>
          <w:szCs w:val="24"/>
        </w:rPr>
        <w:t>us</w:t>
      </w:r>
      <w:r w:rsidRPr="00E55CA3">
        <w:rPr>
          <w:rFonts w:ascii="Times New Roman" w:hAnsi="Times New Roman" w:cs="Times New Roman"/>
          <w:szCs w:val="24"/>
        </w:rPr>
        <w:t xml:space="preserve"> the </w:t>
      </w:r>
      <w:r>
        <w:rPr>
          <w:rFonts w:ascii="Times New Roman" w:hAnsi="Times New Roman" w:cs="Times New Roman"/>
          <w:szCs w:val="24"/>
        </w:rPr>
        <w:t>priceless</w:t>
      </w:r>
      <w:r w:rsidRPr="00E55CA3">
        <w:rPr>
          <w:rFonts w:ascii="Times New Roman" w:hAnsi="Times New Roman" w:cs="Times New Roman"/>
          <w:szCs w:val="24"/>
        </w:rPr>
        <w:t xml:space="preserve"> opportunity to do this project on </w:t>
      </w:r>
      <w:r>
        <w:rPr>
          <w:rFonts w:ascii="Times New Roman" w:hAnsi="Times New Roman" w:cs="Times New Roman"/>
          <w:szCs w:val="24"/>
        </w:rPr>
        <w:t>various topics</w:t>
      </w:r>
      <w:r w:rsidRPr="00E55CA3">
        <w:rPr>
          <w:rFonts w:ascii="Times New Roman" w:hAnsi="Times New Roman" w:cs="Times New Roman"/>
          <w:szCs w:val="24"/>
        </w:rPr>
        <w:t xml:space="preserve">, which also helped </w:t>
      </w:r>
      <w:r>
        <w:rPr>
          <w:rFonts w:ascii="Times New Roman" w:hAnsi="Times New Roman" w:cs="Times New Roman"/>
          <w:szCs w:val="24"/>
        </w:rPr>
        <w:t>us</w:t>
      </w:r>
      <w:r w:rsidRPr="00E55CA3">
        <w:rPr>
          <w:rFonts w:ascii="Times New Roman" w:hAnsi="Times New Roman" w:cs="Times New Roman"/>
          <w:szCs w:val="24"/>
        </w:rPr>
        <w:t xml:space="preserve"> in doing a lot of Research and </w:t>
      </w:r>
      <w:r>
        <w:rPr>
          <w:rFonts w:ascii="Times New Roman" w:hAnsi="Times New Roman" w:cs="Times New Roman"/>
          <w:szCs w:val="24"/>
        </w:rPr>
        <w:t>we</w:t>
      </w:r>
      <w:r w:rsidRPr="00E55CA3">
        <w:rPr>
          <w:rFonts w:ascii="Times New Roman" w:hAnsi="Times New Roman" w:cs="Times New Roman"/>
          <w:szCs w:val="24"/>
        </w:rPr>
        <w:t xml:space="preserve"> came to know </w:t>
      </w:r>
      <w:r>
        <w:rPr>
          <w:rFonts w:ascii="Times New Roman" w:hAnsi="Times New Roman" w:cs="Times New Roman"/>
          <w:szCs w:val="24"/>
        </w:rPr>
        <w:t>and have to study</w:t>
      </w:r>
      <w:r w:rsidRPr="00E55CA3">
        <w:rPr>
          <w:rFonts w:ascii="Times New Roman" w:hAnsi="Times New Roman" w:cs="Times New Roman"/>
          <w:szCs w:val="24"/>
        </w:rPr>
        <w:t xml:space="preserve"> so many new things I am really thankful to </w:t>
      </w:r>
      <w:r>
        <w:rPr>
          <w:rFonts w:ascii="Times New Roman" w:hAnsi="Times New Roman" w:cs="Times New Roman"/>
          <w:szCs w:val="24"/>
        </w:rPr>
        <w:t>them and the Plymouth University</w:t>
      </w:r>
      <w:r w:rsidRPr="00E55CA3">
        <w:rPr>
          <w:rFonts w:ascii="Times New Roman" w:hAnsi="Times New Roman" w:cs="Times New Roman"/>
          <w:szCs w:val="24"/>
        </w:rPr>
        <w:t>.</w:t>
      </w:r>
    </w:p>
    <w:p w14:paraId="70797C98" w14:textId="77777777" w:rsidR="0090757C" w:rsidRPr="00E55CA3" w:rsidRDefault="0090757C" w:rsidP="0090757C">
      <w:pPr>
        <w:jc w:val="both"/>
        <w:rPr>
          <w:rFonts w:ascii="Times New Roman" w:hAnsi="Times New Roman" w:cs="Times New Roman"/>
          <w:szCs w:val="24"/>
        </w:rPr>
      </w:pPr>
      <w:r>
        <w:rPr>
          <w:rFonts w:ascii="Times New Roman" w:hAnsi="Times New Roman" w:cs="Times New Roman"/>
          <w:szCs w:val="24"/>
        </w:rPr>
        <w:t xml:space="preserve">Secondly, I would like to thank our program Director Dr. Rasika </w:t>
      </w:r>
      <w:r w:rsidRPr="0070595C">
        <w:rPr>
          <w:rFonts w:ascii="Times New Roman" w:hAnsi="Times New Roman" w:cs="Times New Roman"/>
          <w:szCs w:val="24"/>
        </w:rPr>
        <w:t>Ranaweera</w:t>
      </w:r>
      <w:r>
        <w:rPr>
          <w:rFonts w:ascii="Times New Roman" w:hAnsi="Times New Roman" w:cs="Times New Roman"/>
          <w:szCs w:val="24"/>
        </w:rPr>
        <w:t xml:space="preserve"> for giving us tremendous support and looking after us.</w:t>
      </w:r>
    </w:p>
    <w:p w14:paraId="7FADB4FF" w14:textId="77777777" w:rsidR="0090757C" w:rsidRPr="00E55CA3" w:rsidRDefault="0090757C" w:rsidP="0090757C">
      <w:pPr>
        <w:jc w:val="both"/>
        <w:rPr>
          <w:rFonts w:ascii="Times New Roman" w:hAnsi="Times New Roman" w:cs="Times New Roman"/>
          <w:szCs w:val="24"/>
        </w:rPr>
      </w:pPr>
      <w:r>
        <w:rPr>
          <w:rFonts w:ascii="Times New Roman" w:hAnsi="Times New Roman" w:cs="Times New Roman"/>
          <w:szCs w:val="24"/>
        </w:rPr>
        <w:t>Finally</w:t>
      </w:r>
      <w:r w:rsidRPr="00E55CA3">
        <w:rPr>
          <w:rFonts w:ascii="Times New Roman" w:hAnsi="Times New Roman" w:cs="Times New Roman"/>
          <w:szCs w:val="24"/>
        </w:rPr>
        <w:t xml:space="preserve">, </w:t>
      </w:r>
      <w:r w:rsidRPr="00441DC9">
        <w:rPr>
          <w:rFonts w:ascii="Times New Roman" w:hAnsi="Times New Roman" w:cs="Times New Roman"/>
          <w:szCs w:val="24"/>
        </w:rPr>
        <w:t>I am grateful to all of those with whom I have had the pleasure to work during this project</w:t>
      </w:r>
      <w:r>
        <w:rPr>
          <w:rFonts w:ascii="Times New Roman" w:hAnsi="Times New Roman" w:cs="Times New Roman"/>
          <w:szCs w:val="24"/>
        </w:rPr>
        <w:t xml:space="preserve"> </w:t>
      </w:r>
      <w:r w:rsidRPr="00E55CA3">
        <w:rPr>
          <w:rFonts w:ascii="Times New Roman" w:hAnsi="Times New Roman" w:cs="Times New Roman"/>
          <w:szCs w:val="24"/>
        </w:rPr>
        <w:t>within the limited time frame.</w:t>
      </w:r>
      <w:r>
        <w:rPr>
          <w:rFonts w:ascii="Times New Roman" w:hAnsi="Times New Roman" w:cs="Times New Roman"/>
          <w:szCs w:val="24"/>
        </w:rPr>
        <w:t xml:space="preserve"> Each of the group members committed necessary tasks within this time period. </w:t>
      </w:r>
    </w:p>
    <w:p w14:paraId="46059C7D" w14:textId="77777777" w:rsidR="0090757C" w:rsidRPr="00E55CA3" w:rsidRDefault="0090757C" w:rsidP="0090757C">
      <w:pPr>
        <w:rPr>
          <w:rFonts w:ascii="Times New Roman" w:hAnsi="Times New Roman" w:cs="Times New Roman"/>
          <w:szCs w:val="24"/>
        </w:rPr>
      </w:pPr>
    </w:p>
    <w:p w14:paraId="60513901" w14:textId="77777777" w:rsidR="0090757C" w:rsidRPr="00E55CA3" w:rsidRDefault="0090757C" w:rsidP="0090757C">
      <w:pPr>
        <w:rPr>
          <w:rFonts w:ascii="Times New Roman" w:hAnsi="Times New Roman" w:cs="Times New Roman"/>
          <w:szCs w:val="24"/>
        </w:rPr>
      </w:pPr>
      <w:r w:rsidRPr="00E55CA3">
        <w:rPr>
          <w:rFonts w:ascii="Times New Roman" w:hAnsi="Times New Roman" w:cs="Times New Roman"/>
          <w:szCs w:val="24"/>
        </w:rPr>
        <w:t>Best Regards,</w:t>
      </w:r>
    </w:p>
    <w:p w14:paraId="2704D426" w14:textId="77777777" w:rsidR="0090757C" w:rsidRPr="00E55CA3" w:rsidRDefault="0090757C" w:rsidP="0090757C">
      <w:pPr>
        <w:rPr>
          <w:rFonts w:ascii="Times New Roman" w:hAnsi="Times New Roman" w:cs="Times New Roman"/>
          <w:szCs w:val="24"/>
        </w:rPr>
      </w:pPr>
    </w:p>
    <w:p w14:paraId="7F4B8826" w14:textId="77777777" w:rsidR="0090757C" w:rsidRPr="00C25983" w:rsidRDefault="0090757C" w:rsidP="0090757C">
      <w:pPr>
        <w:rPr>
          <w:rFonts w:ascii="Times New Roman" w:hAnsi="Times New Roman" w:cs="Times New Roman"/>
          <w:color w:val="44546A" w:themeColor="text2"/>
          <w:szCs w:val="24"/>
        </w:rPr>
      </w:pPr>
      <w:r w:rsidRPr="00C25983">
        <w:rPr>
          <w:rFonts w:ascii="Times New Roman" w:hAnsi="Times New Roman" w:cs="Times New Roman"/>
          <w:color w:val="44546A" w:themeColor="text2"/>
          <w:szCs w:val="24"/>
        </w:rPr>
        <w:t xml:space="preserve">D. P. I. Gayantha (Group Leader of Group </w:t>
      </w:r>
      <w:r>
        <w:rPr>
          <w:rFonts w:ascii="Times New Roman" w:hAnsi="Times New Roman" w:cs="Times New Roman"/>
          <w:color w:val="44546A" w:themeColor="text2"/>
          <w:szCs w:val="24"/>
        </w:rPr>
        <w:t>15 (DLE Group list)</w:t>
      </w:r>
      <w:r w:rsidRPr="00C25983">
        <w:rPr>
          <w:rFonts w:ascii="Times New Roman" w:hAnsi="Times New Roman" w:cs="Times New Roman"/>
          <w:color w:val="44546A" w:themeColor="text2"/>
          <w:szCs w:val="24"/>
        </w:rPr>
        <w:t>)</w:t>
      </w:r>
    </w:p>
    <w:p w14:paraId="32D5099C" w14:textId="77777777" w:rsidR="0090757C" w:rsidRDefault="0090757C"/>
    <w:p w14:paraId="6642BA17" w14:textId="5AAE5470" w:rsidR="0090757C" w:rsidRDefault="0090757C">
      <w:pPr>
        <w:rPr>
          <w:rFonts w:asciiTheme="majorHAnsi" w:eastAsiaTheme="majorEastAsia" w:hAnsiTheme="majorHAnsi" w:cstheme="majorBidi"/>
          <w:spacing w:val="-10"/>
          <w:kern w:val="28"/>
          <w:sz w:val="56"/>
          <w:szCs w:val="56"/>
        </w:rPr>
      </w:pPr>
    </w:p>
    <w:p w14:paraId="6CEA2BB2" w14:textId="77777777" w:rsidR="0090757C" w:rsidRDefault="0090757C">
      <w:pPr>
        <w:rPr>
          <w:rFonts w:asciiTheme="majorHAnsi" w:eastAsiaTheme="majorEastAsia" w:hAnsiTheme="majorHAnsi" w:cstheme="majorBidi"/>
          <w:spacing w:val="-10"/>
          <w:kern w:val="28"/>
          <w:sz w:val="56"/>
          <w:szCs w:val="56"/>
        </w:rPr>
      </w:pPr>
      <w:r>
        <w:rPr>
          <w:rFonts w:asciiTheme="majorHAnsi" w:eastAsiaTheme="majorEastAsia" w:hAnsiTheme="majorHAnsi" w:cstheme="majorBidi"/>
          <w:spacing w:val="-10"/>
          <w:kern w:val="28"/>
          <w:sz w:val="56"/>
          <w:szCs w:val="56"/>
        </w:rPr>
        <w:br w:type="page"/>
      </w:r>
    </w:p>
    <w:sdt>
      <w:sdtPr>
        <w:rPr>
          <w:rFonts w:asciiTheme="minorHAnsi" w:eastAsiaTheme="minorEastAsia" w:hAnsiTheme="minorHAnsi" w:cs="Times New Roman"/>
          <w:color w:val="auto"/>
          <w:sz w:val="22"/>
          <w:szCs w:val="22"/>
        </w:rPr>
        <w:id w:val="-1893037521"/>
        <w:docPartObj>
          <w:docPartGallery w:val="Table of Contents"/>
          <w:docPartUnique/>
        </w:docPartObj>
      </w:sdtPr>
      <w:sdtEndPr/>
      <w:sdtContent>
        <w:p w14:paraId="5029D8BA" w14:textId="45702C1C" w:rsidR="0090757C" w:rsidRPr="00F4156F" w:rsidRDefault="00F4156F">
          <w:pPr>
            <w:pStyle w:val="TOCHeading"/>
            <w:rPr>
              <w:rStyle w:val="TitleChar"/>
            </w:rPr>
          </w:pPr>
          <w:r w:rsidRPr="00F4156F">
            <w:rPr>
              <w:rStyle w:val="TitleChar"/>
            </w:rPr>
            <w:t>TABLE OF CONTENTS</w:t>
          </w:r>
        </w:p>
        <w:p w14:paraId="6CE8D36A" w14:textId="70BD14F9" w:rsidR="00F00468" w:rsidRPr="00F00468" w:rsidRDefault="00F00468" w:rsidP="00F00468">
          <w:pPr>
            <w:pStyle w:val="Heading1"/>
          </w:pPr>
          <w:r w:rsidRPr="00F00468">
            <w:t>PART A</w:t>
          </w:r>
        </w:p>
        <w:p w14:paraId="706C28B7" w14:textId="1D76AD73" w:rsidR="0090757C" w:rsidRDefault="005B24EB" w:rsidP="00F00468">
          <w:pPr>
            <w:pStyle w:val="TOC1"/>
          </w:pPr>
          <w:r>
            <w:t>Introduction</w:t>
          </w:r>
          <w:r w:rsidR="0090757C">
            <w:ptab w:relativeTo="margin" w:alignment="right" w:leader="dot"/>
          </w:r>
          <w:r w:rsidR="00F4156F">
            <w:t>6</w:t>
          </w:r>
        </w:p>
        <w:p w14:paraId="55C68456" w14:textId="208DE732" w:rsidR="00E65EB3" w:rsidRDefault="00E65EB3" w:rsidP="00F00468">
          <w:pPr>
            <w:pStyle w:val="TOC1"/>
          </w:pPr>
          <w:r>
            <w:t>Smart Beds</w:t>
          </w:r>
          <w:r>
            <w:ptab w:relativeTo="margin" w:alignment="right" w:leader="dot"/>
          </w:r>
          <w:r>
            <w:t>6</w:t>
          </w:r>
        </w:p>
        <w:p w14:paraId="21317DA7" w14:textId="5774232F" w:rsidR="00E65EB3" w:rsidRDefault="00E65EB3" w:rsidP="00F00468">
          <w:pPr>
            <w:pStyle w:val="TOC1"/>
          </w:pPr>
          <w:r>
            <w:t>Smart Locks</w:t>
          </w:r>
          <w:r>
            <w:ptab w:relativeTo="margin" w:alignment="right" w:leader="dot"/>
          </w:r>
          <w:r w:rsidR="00F00468">
            <w:t>9</w:t>
          </w:r>
        </w:p>
        <w:p w14:paraId="7EEB3A88" w14:textId="2D87C44D" w:rsidR="00E65EB3" w:rsidRDefault="00E65EB3" w:rsidP="00E65EB3"/>
        <w:p w14:paraId="4C8279D7" w14:textId="5D01A04D" w:rsidR="00F00468" w:rsidRDefault="00F00468" w:rsidP="00F00468">
          <w:pPr>
            <w:pStyle w:val="Heading1"/>
          </w:pPr>
          <w:r>
            <w:t>PART B</w:t>
          </w:r>
        </w:p>
        <w:p w14:paraId="2CCCE0F7" w14:textId="1D337A0F" w:rsidR="00F00468" w:rsidRDefault="00F00468" w:rsidP="00F00468">
          <w:pPr>
            <w:pStyle w:val="TOC1"/>
          </w:pPr>
          <w:r>
            <w:t>Smart Bed For more Uses</w:t>
          </w:r>
          <w:r>
            <w:ptab w:relativeTo="margin" w:alignment="right" w:leader="dot"/>
          </w:r>
          <w:r>
            <w:t>12</w:t>
          </w:r>
        </w:p>
        <w:p w14:paraId="226F8EFA" w14:textId="77777777" w:rsidR="00F00468" w:rsidRDefault="00F00468" w:rsidP="00E65EB3"/>
        <w:p w14:paraId="27136148" w14:textId="77777777" w:rsidR="00F00468" w:rsidRPr="00E65EB3" w:rsidRDefault="00F00468" w:rsidP="00E65EB3"/>
        <w:p w14:paraId="18BAEA98" w14:textId="77777777" w:rsidR="00E65EB3" w:rsidRPr="00E65EB3" w:rsidRDefault="00E65EB3" w:rsidP="00E65EB3"/>
        <w:p w14:paraId="048BD724" w14:textId="77777777" w:rsidR="005B24EB" w:rsidRPr="005B24EB" w:rsidRDefault="005B24EB" w:rsidP="005B24EB"/>
        <w:p w14:paraId="5E9705A3" w14:textId="7B590D8D" w:rsidR="0090757C" w:rsidRDefault="00CC3D99">
          <w:pPr>
            <w:pStyle w:val="TOC3"/>
            <w:ind w:left="446"/>
          </w:pPr>
        </w:p>
      </w:sdtContent>
    </w:sdt>
    <w:p w14:paraId="1B02EF98" w14:textId="5DB2F22C" w:rsidR="0090757C" w:rsidRDefault="0090757C">
      <w:pPr>
        <w:rPr>
          <w:rFonts w:asciiTheme="majorHAnsi" w:eastAsiaTheme="majorEastAsia" w:hAnsiTheme="majorHAnsi" w:cstheme="majorBidi"/>
          <w:spacing w:val="-10"/>
          <w:kern w:val="28"/>
          <w:sz w:val="56"/>
          <w:szCs w:val="56"/>
        </w:rPr>
      </w:pPr>
    </w:p>
    <w:p w14:paraId="35016A23" w14:textId="77777777" w:rsidR="0090757C" w:rsidRDefault="0090757C">
      <w:pPr>
        <w:rPr>
          <w:rFonts w:asciiTheme="majorHAnsi" w:eastAsiaTheme="majorEastAsia" w:hAnsiTheme="majorHAnsi" w:cstheme="majorBidi"/>
          <w:spacing w:val="-10"/>
          <w:kern w:val="28"/>
          <w:sz w:val="56"/>
          <w:szCs w:val="56"/>
        </w:rPr>
      </w:pPr>
      <w:r>
        <w:rPr>
          <w:rFonts w:asciiTheme="majorHAnsi" w:eastAsiaTheme="majorEastAsia" w:hAnsiTheme="majorHAnsi" w:cstheme="majorBidi"/>
          <w:spacing w:val="-10"/>
          <w:kern w:val="28"/>
          <w:sz w:val="56"/>
          <w:szCs w:val="56"/>
        </w:rPr>
        <w:br w:type="page"/>
      </w:r>
    </w:p>
    <w:p w14:paraId="431E1837" w14:textId="59613DED" w:rsidR="00786D57" w:rsidRPr="00CA6D13" w:rsidRDefault="005B24EB" w:rsidP="006A7B38">
      <w:pPr>
        <w:pStyle w:val="Title"/>
      </w:pPr>
      <w:r w:rsidRPr="00CA6D13">
        <w:lastRenderedPageBreak/>
        <w:t>INTRODUCTION</w:t>
      </w:r>
    </w:p>
    <w:p w14:paraId="4A8C0B8E" w14:textId="6FCAC2FB" w:rsidR="00AF32FE" w:rsidRDefault="00ED7D51" w:rsidP="00786D57">
      <w:pPr>
        <w:jc w:val="both"/>
        <w:rPr>
          <w:sz w:val="24"/>
          <w:szCs w:val="24"/>
        </w:rPr>
      </w:pPr>
      <w:r>
        <w:rPr>
          <w:sz w:val="24"/>
          <w:szCs w:val="24"/>
        </w:rPr>
        <w:t xml:space="preserve">We are in a Transition Era of Cognatic Computing to Infinity Computing. Therefor people are experiencing technologies </w:t>
      </w:r>
      <w:r w:rsidR="00AF32FE">
        <w:rPr>
          <w:sz w:val="24"/>
          <w:szCs w:val="24"/>
        </w:rPr>
        <w:t>in many forms</w:t>
      </w:r>
      <w:r w:rsidR="00545F08">
        <w:rPr>
          <w:sz w:val="24"/>
          <w:szCs w:val="24"/>
        </w:rPr>
        <w:t xml:space="preserve"> in their day to day life</w:t>
      </w:r>
      <w:r w:rsidR="00AF32FE">
        <w:rPr>
          <w:sz w:val="24"/>
          <w:szCs w:val="24"/>
        </w:rPr>
        <w:t xml:space="preserve">. Some technologies can be used whenever you want, some technologies are </w:t>
      </w:r>
      <w:r w:rsidR="00AF32FE" w:rsidRPr="00E65EB3">
        <w:rPr>
          <w:sz w:val="24"/>
          <w:szCs w:val="24"/>
        </w:rPr>
        <w:t>interconnected nodes in geographically different locations to fulfil their scheduled tasks, while some are working as interconnected and speeded computers.</w:t>
      </w:r>
      <w:r w:rsidR="00AF32FE">
        <w:rPr>
          <w:sz w:val="24"/>
          <w:szCs w:val="24"/>
        </w:rPr>
        <w:t xml:space="preserve"> </w:t>
      </w:r>
    </w:p>
    <w:p w14:paraId="6C583094" w14:textId="08624B37" w:rsidR="006C38BA" w:rsidRDefault="00E71C0A" w:rsidP="00786D57">
      <w:pPr>
        <w:jc w:val="both"/>
        <w:rPr>
          <w:sz w:val="24"/>
          <w:szCs w:val="24"/>
        </w:rPr>
      </w:pPr>
      <w:r>
        <w:rPr>
          <w:sz w:val="24"/>
          <w:szCs w:val="24"/>
        </w:rPr>
        <w:t xml:space="preserve">From above technologies IoT plays an authentic role, whenever devices need to connect through network to fulfil set tasks beside of human …. . </w:t>
      </w:r>
      <w:r w:rsidR="009B58A6">
        <w:rPr>
          <w:sz w:val="24"/>
          <w:szCs w:val="24"/>
        </w:rPr>
        <w:t>Smart Home</w:t>
      </w:r>
      <w:r>
        <w:rPr>
          <w:sz w:val="24"/>
          <w:szCs w:val="24"/>
        </w:rPr>
        <w:t xml:space="preserve"> technologies are very much </w:t>
      </w:r>
      <w:r w:rsidR="009B58A6">
        <w:rPr>
          <w:sz w:val="24"/>
          <w:szCs w:val="24"/>
        </w:rPr>
        <w:t>like dominant type of IoT technologies which use by countless</w:t>
      </w:r>
      <w:r w:rsidR="00736415">
        <w:rPr>
          <w:sz w:val="24"/>
          <w:szCs w:val="24"/>
        </w:rPr>
        <w:t xml:space="preserve"> customers all over world. </w:t>
      </w:r>
      <w:r w:rsidR="006C38BA">
        <w:rPr>
          <w:sz w:val="24"/>
          <w:szCs w:val="24"/>
        </w:rPr>
        <w:t xml:space="preserve">Day by day countless gadgets are released to use in home environment. Among many smart home devices and </w:t>
      </w:r>
      <w:r w:rsidR="003E6B4E" w:rsidRPr="003E6B4E">
        <w:rPr>
          <w:sz w:val="24"/>
          <w:szCs w:val="24"/>
        </w:rPr>
        <w:t xml:space="preserve">peripheral </w:t>
      </w:r>
      <w:r w:rsidR="006C38BA">
        <w:rPr>
          <w:sz w:val="24"/>
          <w:szCs w:val="24"/>
        </w:rPr>
        <w:t xml:space="preserve">our selection was smart beds and smart locks to discuss thoroughly. </w:t>
      </w:r>
    </w:p>
    <w:p w14:paraId="2A583BCF" w14:textId="77777777" w:rsidR="006C38BA" w:rsidRDefault="006C38BA" w:rsidP="00786D57">
      <w:pPr>
        <w:jc w:val="both"/>
        <w:rPr>
          <w:sz w:val="24"/>
          <w:szCs w:val="24"/>
        </w:rPr>
      </w:pPr>
    </w:p>
    <w:p w14:paraId="72768B93" w14:textId="2D905A9A" w:rsidR="002C42B4" w:rsidRDefault="00545F08" w:rsidP="00545F08">
      <w:pPr>
        <w:pStyle w:val="Title"/>
      </w:pPr>
      <w:r>
        <w:t>SMART BEDS</w:t>
      </w:r>
    </w:p>
    <w:p w14:paraId="5D1DA089" w14:textId="0F608F8D" w:rsidR="001A6D3B" w:rsidRDefault="002C42B4" w:rsidP="00786D57">
      <w:pPr>
        <w:jc w:val="both"/>
        <w:rPr>
          <w:sz w:val="24"/>
          <w:szCs w:val="24"/>
        </w:rPr>
      </w:pPr>
      <w:r>
        <w:rPr>
          <w:sz w:val="24"/>
          <w:szCs w:val="24"/>
        </w:rPr>
        <w:t xml:space="preserve">Smart beds are used different sensor, embedded programs with connectivity over network to </w:t>
      </w:r>
      <w:r w:rsidR="001A6D3B">
        <w:rPr>
          <w:sz w:val="24"/>
          <w:szCs w:val="24"/>
        </w:rPr>
        <w:t xml:space="preserve">track details while you’re sleeping and self-adjust improve </w:t>
      </w:r>
      <w:r w:rsidR="004A2D61">
        <w:rPr>
          <w:sz w:val="24"/>
          <w:szCs w:val="24"/>
        </w:rPr>
        <w:t>you</w:t>
      </w:r>
      <w:r w:rsidR="001A6D3B">
        <w:rPr>
          <w:sz w:val="24"/>
          <w:szCs w:val="24"/>
        </w:rPr>
        <w:t xml:space="preserve"> comport. </w:t>
      </w:r>
      <w:r w:rsidR="003C6014">
        <w:rPr>
          <w:sz w:val="24"/>
          <w:szCs w:val="24"/>
        </w:rPr>
        <w:t xml:space="preserve">In order to get into hard facts, I choose particular product in Market to analyze thoroughly. Since Sri Lankan market doesn’t have considerable involvement or use of such technologies. Therefor I choose UK Smart Bed product which is given below. </w:t>
      </w:r>
    </w:p>
    <w:p w14:paraId="066FDFE7" w14:textId="00A85E4C" w:rsidR="00F632A1" w:rsidRDefault="00F632A1" w:rsidP="00F632A1">
      <w:pPr>
        <w:pStyle w:val="Heading1"/>
      </w:pPr>
      <w:r>
        <w:lastRenderedPageBreak/>
        <w:t>MODE ORIGINAL SMART BED</w:t>
      </w:r>
    </w:p>
    <w:p w14:paraId="4FF38C6A" w14:textId="77777777" w:rsidR="00F632A1" w:rsidRDefault="00F632A1" w:rsidP="00F632A1">
      <w:pPr>
        <w:keepNext/>
        <w:jc w:val="both"/>
      </w:pPr>
      <w:r>
        <w:rPr>
          <w:noProof/>
          <w:sz w:val="24"/>
          <w:szCs w:val="24"/>
        </w:rPr>
        <w:drawing>
          <wp:inline distT="0" distB="0" distL="0" distR="0" wp14:anchorId="30B36C5F" wp14:editId="1DB2077B">
            <wp:extent cx="59436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388A01D5" w14:textId="375AA60F" w:rsidR="00F632A1" w:rsidRDefault="00F632A1" w:rsidP="00F632A1">
      <w:pPr>
        <w:pStyle w:val="Caption"/>
        <w:jc w:val="center"/>
        <w:rPr>
          <w:sz w:val="24"/>
          <w:szCs w:val="24"/>
        </w:rPr>
      </w:pPr>
      <w:r>
        <w:t xml:space="preserve">Figure </w:t>
      </w:r>
      <w:r w:rsidR="00CC3D99">
        <w:fldChar w:fldCharType="begin"/>
      </w:r>
      <w:r w:rsidR="00CC3D99">
        <w:instrText xml:space="preserve"> SEQ Figure \* ARABIC </w:instrText>
      </w:r>
      <w:r w:rsidR="00CC3D99">
        <w:fldChar w:fldCharType="separate"/>
      </w:r>
      <w:r w:rsidR="005E3100">
        <w:rPr>
          <w:noProof/>
        </w:rPr>
        <w:t>1</w:t>
      </w:r>
      <w:r w:rsidR="00CC3D99">
        <w:rPr>
          <w:noProof/>
        </w:rPr>
        <w:fldChar w:fldCharType="end"/>
      </w:r>
      <w:r>
        <w:t>: MODE Smart Bed</w:t>
      </w:r>
    </w:p>
    <w:p w14:paraId="60D76E87" w14:textId="1CD323CB" w:rsidR="00550C1E" w:rsidRPr="00550C1E" w:rsidRDefault="00550C1E" w:rsidP="00F632A1">
      <w:pPr>
        <w:pStyle w:val="Heading2"/>
        <w:rPr>
          <w:color w:val="000000" w:themeColor="text1"/>
          <w:sz w:val="24"/>
          <w:szCs w:val="24"/>
        </w:rPr>
      </w:pPr>
      <w:r w:rsidRPr="00550C1E">
        <w:rPr>
          <w:color w:val="000000" w:themeColor="text1"/>
          <w:sz w:val="24"/>
          <w:szCs w:val="24"/>
        </w:rPr>
        <w:fldChar w:fldCharType="begin" w:fldLock="1"/>
      </w:r>
      <w:r w:rsidR="00280049">
        <w:rPr>
          <w:color w:val="000000" w:themeColor="text1"/>
          <w:sz w:val="24"/>
          <w:szCs w:val="24"/>
        </w:rPr>
        <w:instrText>ADDIN CSL_CITATION {"citationItems":[{"id":"ITEM-1","itemData":{"URL":"https://www.modebeds.co.uk/contact-us/","id":"ITEM-1","issued":{"date-parts":[["0"]]},"title":"MODE","type":"webpage"},"uris":["http://www.mendeley.com/documents/?uuid=80333dce-3e11-4ce5-b9dc-da737f21c179"]}],"mendeley":{"formattedCitation":"(&lt;i&gt;MODE&lt;/i&gt;, no date)","plainTextFormattedCitation":"(MODE, no date)","previouslyFormattedCitation":"(&lt;i&gt;MODE&lt;/i&gt;, no date)"},"properties":{"noteIndex":0},"schema":"https://github.com/citation-style-language/schema/raw/master/csl-citation.json"}</w:instrText>
      </w:r>
      <w:r w:rsidRPr="00550C1E">
        <w:rPr>
          <w:color w:val="000000" w:themeColor="text1"/>
          <w:sz w:val="24"/>
          <w:szCs w:val="24"/>
        </w:rPr>
        <w:fldChar w:fldCharType="separate"/>
      </w:r>
      <w:r w:rsidRPr="00550C1E">
        <w:rPr>
          <w:noProof/>
          <w:color w:val="000000" w:themeColor="text1"/>
          <w:sz w:val="24"/>
          <w:szCs w:val="24"/>
        </w:rPr>
        <w:t>(</w:t>
      </w:r>
      <w:r w:rsidRPr="00550C1E">
        <w:rPr>
          <w:i/>
          <w:noProof/>
          <w:color w:val="000000" w:themeColor="text1"/>
          <w:sz w:val="24"/>
          <w:szCs w:val="24"/>
        </w:rPr>
        <w:t>MODE</w:t>
      </w:r>
      <w:r w:rsidRPr="00550C1E">
        <w:rPr>
          <w:noProof/>
          <w:color w:val="000000" w:themeColor="text1"/>
          <w:sz w:val="24"/>
          <w:szCs w:val="24"/>
        </w:rPr>
        <w:t>, no date)</w:t>
      </w:r>
      <w:r w:rsidRPr="00550C1E">
        <w:rPr>
          <w:color w:val="000000" w:themeColor="text1"/>
          <w:sz w:val="24"/>
          <w:szCs w:val="24"/>
        </w:rPr>
        <w:fldChar w:fldCharType="end"/>
      </w:r>
    </w:p>
    <w:p w14:paraId="37A54559" w14:textId="006FECAE" w:rsidR="004A2D61" w:rsidRDefault="004A2D61" w:rsidP="00F632A1">
      <w:pPr>
        <w:pStyle w:val="Heading2"/>
      </w:pPr>
      <w:r>
        <w:t>Features</w:t>
      </w:r>
    </w:p>
    <w:p w14:paraId="0F119EFC" w14:textId="43AD73D0" w:rsidR="00AB2CA9" w:rsidRPr="002F4527" w:rsidRDefault="00F632A1" w:rsidP="002F4527">
      <w:pPr>
        <w:pStyle w:val="ListParagraph"/>
        <w:numPr>
          <w:ilvl w:val="0"/>
          <w:numId w:val="9"/>
        </w:numPr>
        <w:jc w:val="both"/>
        <w:rPr>
          <w:sz w:val="24"/>
          <w:szCs w:val="24"/>
        </w:rPr>
      </w:pPr>
      <w:r w:rsidRPr="002F4527">
        <w:rPr>
          <w:sz w:val="24"/>
          <w:szCs w:val="24"/>
        </w:rPr>
        <w:t xml:space="preserve">These </w:t>
      </w:r>
      <w:r w:rsidR="004A2D61" w:rsidRPr="002F4527">
        <w:rPr>
          <w:sz w:val="24"/>
          <w:szCs w:val="24"/>
        </w:rPr>
        <w:t>Smart Beds normally has ability to track your sleep by monitoring necessary measures. With the help of several proximity sensor that are placed over different locations of bed’s surface bed can check respiration, heartbeat, sleep restfulness, and comport to determine the way the system should improve to give better sleep to its user.</w:t>
      </w:r>
    </w:p>
    <w:p w14:paraId="46C5459F" w14:textId="40E7AA27" w:rsidR="007053EA" w:rsidRPr="002F4527" w:rsidRDefault="004A2D61" w:rsidP="002F4527">
      <w:pPr>
        <w:pStyle w:val="ListParagraph"/>
        <w:numPr>
          <w:ilvl w:val="0"/>
          <w:numId w:val="9"/>
        </w:numPr>
        <w:jc w:val="both"/>
        <w:rPr>
          <w:sz w:val="24"/>
          <w:szCs w:val="24"/>
        </w:rPr>
      </w:pPr>
      <w:r w:rsidRPr="002F4527">
        <w:rPr>
          <w:sz w:val="24"/>
          <w:szCs w:val="24"/>
        </w:rPr>
        <w:t xml:space="preserve">Also, </w:t>
      </w:r>
      <w:r w:rsidR="00F632A1" w:rsidRPr="002F4527">
        <w:rPr>
          <w:sz w:val="24"/>
          <w:szCs w:val="24"/>
        </w:rPr>
        <w:t xml:space="preserve">these </w:t>
      </w:r>
      <w:r w:rsidRPr="002F4527">
        <w:rPr>
          <w:sz w:val="24"/>
          <w:szCs w:val="24"/>
        </w:rPr>
        <w:t>Smart beds can change / manipulate some physical parameters within it</w:t>
      </w:r>
      <w:r w:rsidR="006A53F2" w:rsidRPr="002F4527">
        <w:rPr>
          <w:sz w:val="24"/>
          <w:szCs w:val="24"/>
        </w:rPr>
        <w:t>. Such as its temperature</w:t>
      </w:r>
      <w:r w:rsidR="007053EA" w:rsidRPr="002F4527">
        <w:rPr>
          <w:sz w:val="24"/>
          <w:szCs w:val="24"/>
        </w:rPr>
        <w:t>, wind flow and inside pressure like wise. Doing so it can, apply settings based on previously collected data. To do so it uses thermo sensors with thermostats, pressure sensors with wind tubes which are built within itself.</w:t>
      </w:r>
      <w:r w:rsidR="007643FD" w:rsidRPr="002F4527">
        <w:rPr>
          <w:sz w:val="24"/>
          <w:szCs w:val="24"/>
        </w:rPr>
        <w:t xml:space="preserve"> Even, </w:t>
      </w:r>
      <w:r w:rsidR="0020599F" w:rsidRPr="002F4527">
        <w:rPr>
          <w:sz w:val="24"/>
          <w:szCs w:val="24"/>
        </w:rPr>
        <w:t>Mode smart bed</w:t>
      </w:r>
      <w:r w:rsidR="007643FD" w:rsidRPr="002F4527">
        <w:rPr>
          <w:sz w:val="24"/>
          <w:szCs w:val="24"/>
        </w:rPr>
        <w:t xml:space="preserve"> has ability to change placements or positions </w:t>
      </w:r>
      <w:r w:rsidR="0020599F" w:rsidRPr="002F4527">
        <w:rPr>
          <w:sz w:val="24"/>
          <w:szCs w:val="24"/>
        </w:rPr>
        <w:t xml:space="preserve">base on previously collected user’s sleep information to improve their </w:t>
      </w:r>
      <w:r w:rsidR="00D46CBC" w:rsidRPr="002F4527">
        <w:rPr>
          <w:sz w:val="24"/>
          <w:szCs w:val="24"/>
        </w:rPr>
        <w:t>sleep</w:t>
      </w:r>
      <w:r w:rsidR="007643FD" w:rsidRPr="002F4527">
        <w:rPr>
          <w:sz w:val="24"/>
          <w:szCs w:val="24"/>
        </w:rPr>
        <w:t>.</w:t>
      </w:r>
      <w:r w:rsidR="00D46CBC" w:rsidRPr="002F4527">
        <w:rPr>
          <w:sz w:val="24"/>
          <w:szCs w:val="24"/>
        </w:rPr>
        <w:t xml:space="preserve"> As well system has provided customizable settings based on purpose of user as examples how bed should adjust for user’s reading purposes, sleeping purposes or relaxing purposes</w:t>
      </w:r>
      <w:r w:rsidR="0062643B" w:rsidRPr="002F4527">
        <w:rPr>
          <w:sz w:val="24"/>
          <w:szCs w:val="24"/>
        </w:rPr>
        <w:t xml:space="preserve"> like wise</w:t>
      </w:r>
      <w:r w:rsidR="00D46CBC" w:rsidRPr="002F4527">
        <w:rPr>
          <w:sz w:val="24"/>
          <w:szCs w:val="24"/>
        </w:rPr>
        <w:t xml:space="preserve">. </w:t>
      </w:r>
      <w:r w:rsidR="007643FD" w:rsidRPr="002F4527">
        <w:rPr>
          <w:sz w:val="24"/>
          <w:szCs w:val="24"/>
        </w:rPr>
        <w:t xml:space="preserve">  </w:t>
      </w:r>
      <w:r w:rsidR="007053EA" w:rsidRPr="002F4527">
        <w:rPr>
          <w:sz w:val="24"/>
          <w:szCs w:val="24"/>
        </w:rPr>
        <w:t xml:space="preserve"> </w:t>
      </w:r>
    </w:p>
    <w:p w14:paraId="7687B330" w14:textId="234DE1B1" w:rsidR="00A25A9B" w:rsidRPr="002F4527" w:rsidRDefault="0020599F" w:rsidP="002F4527">
      <w:pPr>
        <w:pStyle w:val="ListParagraph"/>
        <w:numPr>
          <w:ilvl w:val="0"/>
          <w:numId w:val="9"/>
        </w:numPr>
        <w:jc w:val="both"/>
        <w:rPr>
          <w:sz w:val="24"/>
          <w:szCs w:val="24"/>
        </w:rPr>
      </w:pPr>
      <w:r w:rsidRPr="002F4527">
        <w:rPr>
          <w:sz w:val="24"/>
          <w:szCs w:val="24"/>
        </w:rPr>
        <w:lastRenderedPageBreak/>
        <w:t xml:space="preserve">These </w:t>
      </w:r>
      <w:r w:rsidR="007053EA" w:rsidRPr="002F4527">
        <w:rPr>
          <w:sz w:val="24"/>
          <w:szCs w:val="24"/>
        </w:rPr>
        <w:t xml:space="preserve">Smart beds have ability to seamlessly connect portable devices such as mobile devices, laptops with help of IoT technologies. </w:t>
      </w:r>
      <w:r w:rsidR="007643FD" w:rsidRPr="002F4527">
        <w:rPr>
          <w:sz w:val="24"/>
          <w:szCs w:val="24"/>
        </w:rPr>
        <w:t>Therefor it uses such availability to send daily summarization, healthy sleep tips and other news to your device.</w:t>
      </w:r>
      <w:r w:rsidRPr="002F4527">
        <w:rPr>
          <w:sz w:val="24"/>
          <w:szCs w:val="24"/>
        </w:rPr>
        <w:t xml:space="preserve"> Also, Mode Beds Inc. has provided a mobile application that can use to control and monitor your smart bed.   </w:t>
      </w:r>
      <w:r w:rsidR="007643FD" w:rsidRPr="002F4527">
        <w:rPr>
          <w:sz w:val="24"/>
          <w:szCs w:val="24"/>
        </w:rPr>
        <w:t xml:space="preserve"> </w:t>
      </w:r>
    </w:p>
    <w:p w14:paraId="3E59B2FB" w14:textId="77777777" w:rsidR="00A25A9B" w:rsidRDefault="00A25A9B" w:rsidP="00786D57">
      <w:pPr>
        <w:jc w:val="both"/>
        <w:rPr>
          <w:sz w:val="24"/>
          <w:szCs w:val="24"/>
        </w:rPr>
      </w:pPr>
    </w:p>
    <w:p w14:paraId="04CF6976" w14:textId="77777777" w:rsidR="00A25A9B" w:rsidRDefault="00A25A9B" w:rsidP="00236F12">
      <w:pPr>
        <w:pStyle w:val="Heading2"/>
      </w:pPr>
      <w:r>
        <w:t xml:space="preserve">Strengths </w:t>
      </w:r>
    </w:p>
    <w:p w14:paraId="39192DA8" w14:textId="3D15AF30" w:rsidR="0055423B" w:rsidRPr="002F4527" w:rsidRDefault="00A23577" w:rsidP="002F4527">
      <w:pPr>
        <w:pStyle w:val="ListParagraph"/>
        <w:numPr>
          <w:ilvl w:val="0"/>
          <w:numId w:val="10"/>
        </w:numPr>
        <w:jc w:val="both"/>
        <w:rPr>
          <w:sz w:val="24"/>
          <w:szCs w:val="24"/>
        </w:rPr>
      </w:pPr>
      <w:r w:rsidRPr="002F4527">
        <w:rPr>
          <w:sz w:val="24"/>
          <w:szCs w:val="24"/>
        </w:rPr>
        <w:t xml:space="preserve">Mode </w:t>
      </w:r>
      <w:r w:rsidR="000E16AE" w:rsidRPr="002F4527">
        <w:rPr>
          <w:sz w:val="24"/>
          <w:szCs w:val="24"/>
        </w:rPr>
        <w:t xml:space="preserve">Smart beds have several mechanisms to monitor users ‘health. </w:t>
      </w:r>
      <w:r w:rsidR="0055423B" w:rsidRPr="002F4527">
        <w:rPr>
          <w:sz w:val="24"/>
          <w:szCs w:val="24"/>
        </w:rPr>
        <w:t>Therefore,</w:t>
      </w:r>
      <w:r w:rsidR="000E16AE" w:rsidRPr="002F4527">
        <w:rPr>
          <w:sz w:val="24"/>
          <w:szCs w:val="24"/>
        </w:rPr>
        <w:t xml:space="preserve"> systems like smart beds have expert knowledge on users’ health and </w:t>
      </w:r>
      <w:r w:rsidR="0055423B" w:rsidRPr="002F4527">
        <w:rPr>
          <w:sz w:val="24"/>
          <w:szCs w:val="24"/>
        </w:rPr>
        <w:t xml:space="preserve">different medical solutions for different conditions. There for Smart Bed system’s expert knowledge on health and medications is a strength of this particular component. </w:t>
      </w:r>
    </w:p>
    <w:p w14:paraId="303EEF38" w14:textId="77777777" w:rsidR="0055423B" w:rsidRPr="002F4527" w:rsidRDefault="0055423B" w:rsidP="002F4527">
      <w:pPr>
        <w:pStyle w:val="ListParagraph"/>
        <w:numPr>
          <w:ilvl w:val="0"/>
          <w:numId w:val="10"/>
        </w:numPr>
        <w:jc w:val="both"/>
        <w:rPr>
          <w:sz w:val="24"/>
          <w:szCs w:val="24"/>
        </w:rPr>
      </w:pPr>
      <w:r w:rsidRPr="002F4527">
        <w:rPr>
          <w:sz w:val="24"/>
          <w:szCs w:val="24"/>
        </w:rPr>
        <w:t xml:space="preserve">These smart devices and its interconnected networks tracking and collecting different type of information their users. Cause of that these systems maintain wide variety of information related to different users. As a strength those information holds informative value which can use with machine learning or deep learning. </w:t>
      </w:r>
    </w:p>
    <w:p w14:paraId="41748E67" w14:textId="77777777" w:rsidR="0055423B" w:rsidRDefault="0055423B" w:rsidP="00786D57">
      <w:pPr>
        <w:jc w:val="both"/>
        <w:rPr>
          <w:sz w:val="24"/>
          <w:szCs w:val="24"/>
        </w:rPr>
      </w:pPr>
    </w:p>
    <w:p w14:paraId="4679D53B" w14:textId="77777777" w:rsidR="0055423B" w:rsidRDefault="0055423B" w:rsidP="00236F12">
      <w:pPr>
        <w:pStyle w:val="Heading2"/>
      </w:pPr>
      <w:r>
        <w:t>Shortcomings</w:t>
      </w:r>
    </w:p>
    <w:p w14:paraId="6FB5A784" w14:textId="77777777" w:rsidR="006163FA" w:rsidRPr="002F4527" w:rsidRDefault="006163FA" w:rsidP="002F4527">
      <w:pPr>
        <w:pStyle w:val="ListParagraph"/>
        <w:numPr>
          <w:ilvl w:val="0"/>
          <w:numId w:val="11"/>
        </w:numPr>
        <w:jc w:val="both"/>
        <w:rPr>
          <w:b/>
          <w:bCs/>
          <w:sz w:val="24"/>
          <w:szCs w:val="24"/>
        </w:rPr>
      </w:pPr>
      <w:r w:rsidRPr="002F4527">
        <w:rPr>
          <w:b/>
          <w:bCs/>
          <w:sz w:val="24"/>
          <w:szCs w:val="24"/>
        </w:rPr>
        <w:t>System failure</w:t>
      </w:r>
    </w:p>
    <w:p w14:paraId="0DB7F5E0" w14:textId="7DF34BC0" w:rsidR="004A2D61" w:rsidRPr="002F4527" w:rsidRDefault="006163FA" w:rsidP="002F4527">
      <w:pPr>
        <w:pStyle w:val="ListParagraph"/>
        <w:jc w:val="both"/>
        <w:rPr>
          <w:sz w:val="24"/>
          <w:szCs w:val="24"/>
        </w:rPr>
      </w:pPr>
      <w:r w:rsidRPr="002F4527">
        <w:rPr>
          <w:sz w:val="24"/>
          <w:szCs w:val="24"/>
        </w:rPr>
        <w:t xml:space="preserve">Like any other system, smart bed systems also face system anomalies, malfunctions and circuit fire outs. Fixing such problem is even costly. </w:t>
      </w:r>
    </w:p>
    <w:p w14:paraId="79ADF00B" w14:textId="0B44F7BB" w:rsidR="006163FA" w:rsidRPr="002F4527" w:rsidRDefault="006163FA" w:rsidP="002F4527">
      <w:pPr>
        <w:pStyle w:val="ListParagraph"/>
        <w:numPr>
          <w:ilvl w:val="0"/>
          <w:numId w:val="11"/>
        </w:numPr>
        <w:jc w:val="both"/>
        <w:rPr>
          <w:b/>
          <w:bCs/>
          <w:sz w:val="24"/>
          <w:szCs w:val="24"/>
        </w:rPr>
      </w:pPr>
      <w:r w:rsidRPr="002F4527">
        <w:rPr>
          <w:b/>
          <w:bCs/>
          <w:sz w:val="24"/>
          <w:szCs w:val="24"/>
        </w:rPr>
        <w:t>Usability limitations</w:t>
      </w:r>
    </w:p>
    <w:p w14:paraId="6FE06D24" w14:textId="6D12569B" w:rsidR="006163FA" w:rsidRPr="002F4527" w:rsidRDefault="004B1B03" w:rsidP="002F4527">
      <w:pPr>
        <w:pStyle w:val="ListParagraph"/>
        <w:jc w:val="both"/>
        <w:rPr>
          <w:sz w:val="24"/>
          <w:szCs w:val="24"/>
        </w:rPr>
      </w:pPr>
      <w:r w:rsidRPr="002F4527">
        <w:rPr>
          <w:sz w:val="24"/>
          <w:szCs w:val="24"/>
        </w:rPr>
        <w:t xml:space="preserve">Normally, Smarts beds are suggested for casual customers. Like health care professional suggests these smart beds can be further improved to use for hospital patients. </w:t>
      </w:r>
      <w:r w:rsidR="00646E6D" w:rsidRPr="002F4527">
        <w:rPr>
          <w:sz w:val="24"/>
          <w:szCs w:val="24"/>
        </w:rPr>
        <w:t xml:space="preserve">Therefor it requires necessary patient safety settings. </w:t>
      </w:r>
    </w:p>
    <w:p w14:paraId="739165C7" w14:textId="2BFA6BAB" w:rsidR="00646E6D" w:rsidRDefault="00646E6D" w:rsidP="00786D57">
      <w:pPr>
        <w:jc w:val="both"/>
        <w:rPr>
          <w:sz w:val="24"/>
          <w:szCs w:val="24"/>
        </w:rPr>
      </w:pPr>
    </w:p>
    <w:p w14:paraId="41015A02" w14:textId="5BE7D6DD" w:rsidR="00646E6D" w:rsidRDefault="00646E6D" w:rsidP="00236F12">
      <w:pPr>
        <w:pStyle w:val="Heading2"/>
      </w:pPr>
      <w:r>
        <w:t>Improvements</w:t>
      </w:r>
    </w:p>
    <w:p w14:paraId="641010DF" w14:textId="77777777" w:rsidR="00A711B2" w:rsidRPr="002F4527" w:rsidRDefault="00646E6D" w:rsidP="002F4527">
      <w:pPr>
        <w:pStyle w:val="ListParagraph"/>
        <w:numPr>
          <w:ilvl w:val="0"/>
          <w:numId w:val="11"/>
        </w:numPr>
        <w:jc w:val="both"/>
        <w:rPr>
          <w:sz w:val="24"/>
          <w:szCs w:val="24"/>
        </w:rPr>
      </w:pPr>
      <w:r w:rsidRPr="002F4527">
        <w:rPr>
          <w:sz w:val="24"/>
          <w:szCs w:val="24"/>
        </w:rPr>
        <w:t>Considering above short comes, these kinds of smart beds can be used in hospital with vital changes. Changes like improve comport, prevent patient fall</w:t>
      </w:r>
      <w:r w:rsidR="000938B3" w:rsidRPr="002F4527">
        <w:rPr>
          <w:sz w:val="24"/>
          <w:szCs w:val="24"/>
        </w:rPr>
        <w:t xml:space="preserve"> like wise. As further improvement, it can be assembled with digital screen to </w:t>
      </w:r>
      <w:r w:rsidR="00A711B2" w:rsidRPr="002F4527">
        <w:rPr>
          <w:sz w:val="24"/>
          <w:szCs w:val="24"/>
        </w:rPr>
        <w:t xml:space="preserve">show patient’s real time information. </w:t>
      </w:r>
    </w:p>
    <w:p w14:paraId="36C59241" w14:textId="77777777" w:rsidR="00A711B2" w:rsidRDefault="00A711B2" w:rsidP="00786D57">
      <w:pPr>
        <w:jc w:val="both"/>
        <w:rPr>
          <w:sz w:val="24"/>
          <w:szCs w:val="24"/>
        </w:rPr>
      </w:pPr>
    </w:p>
    <w:p w14:paraId="5BA9B61A" w14:textId="77777777" w:rsidR="002F4527" w:rsidRDefault="002F4527" w:rsidP="00236F12">
      <w:pPr>
        <w:pStyle w:val="Title"/>
      </w:pPr>
    </w:p>
    <w:p w14:paraId="682AC721" w14:textId="27BEBEC8" w:rsidR="00646E6D" w:rsidRDefault="00A6174F" w:rsidP="00236F12">
      <w:pPr>
        <w:pStyle w:val="Title"/>
      </w:pPr>
      <w:r>
        <w:lastRenderedPageBreak/>
        <w:t xml:space="preserve">SMART LOCKS </w:t>
      </w:r>
    </w:p>
    <w:p w14:paraId="772E33B1" w14:textId="014A4C06" w:rsidR="00304925" w:rsidRDefault="00A711B2" w:rsidP="00786D57">
      <w:pPr>
        <w:jc w:val="both"/>
        <w:rPr>
          <w:sz w:val="24"/>
          <w:szCs w:val="24"/>
        </w:rPr>
      </w:pPr>
      <w:r>
        <w:rPr>
          <w:sz w:val="24"/>
          <w:szCs w:val="24"/>
        </w:rPr>
        <w:t xml:space="preserve">Even though market has many </w:t>
      </w:r>
      <w:r w:rsidR="00304925">
        <w:rPr>
          <w:sz w:val="24"/>
          <w:szCs w:val="24"/>
        </w:rPr>
        <w:t>types</w:t>
      </w:r>
      <w:r>
        <w:rPr>
          <w:sz w:val="24"/>
          <w:szCs w:val="24"/>
        </w:rPr>
        <w:t xml:space="preserve"> of Smart locks, each of them serves common purpose which is provide </w:t>
      </w:r>
      <w:r w:rsidR="00304925">
        <w:rPr>
          <w:sz w:val="24"/>
          <w:szCs w:val="24"/>
        </w:rPr>
        <w:t xml:space="preserve">access security to your house by facilitating user to enter his out without entering a physical key. </w:t>
      </w:r>
      <w:r w:rsidR="002F4527">
        <w:rPr>
          <w:sz w:val="24"/>
          <w:szCs w:val="24"/>
        </w:rPr>
        <w:t>Therefore</w:t>
      </w:r>
      <w:r w:rsidR="00304925">
        <w:rPr>
          <w:sz w:val="24"/>
          <w:szCs w:val="24"/>
        </w:rPr>
        <w:t xml:space="preserve">, these systems mostly use wireless and electronic methods authenticate owners. </w:t>
      </w:r>
      <w:r w:rsidR="00236F12">
        <w:rPr>
          <w:sz w:val="24"/>
          <w:szCs w:val="24"/>
        </w:rPr>
        <w:t xml:space="preserve">Considering similarities of most Smart Lock products, I choose following product for further analysis. </w:t>
      </w:r>
      <w:r w:rsidR="00550C1E">
        <w:rPr>
          <w:sz w:val="24"/>
          <w:szCs w:val="24"/>
        </w:rPr>
        <w:t>Following Smart lock product is named as</w:t>
      </w:r>
      <w:r w:rsidR="00550C1E" w:rsidRPr="00550C1E">
        <w:t xml:space="preserve"> </w:t>
      </w:r>
      <w:r w:rsidR="00550C1E" w:rsidRPr="00550C1E">
        <w:rPr>
          <w:sz w:val="24"/>
          <w:szCs w:val="24"/>
        </w:rPr>
        <w:t xml:space="preserve">Keyless Access Control </w:t>
      </w:r>
      <w:r w:rsidR="003F65F0">
        <w:rPr>
          <w:sz w:val="24"/>
          <w:szCs w:val="24"/>
        </w:rPr>
        <w:t>and developed</w:t>
      </w:r>
      <w:r w:rsidR="00550C1E">
        <w:rPr>
          <w:sz w:val="24"/>
          <w:szCs w:val="24"/>
        </w:rPr>
        <w:t xml:space="preserve"> in Sri Lanka and has market in </w:t>
      </w:r>
      <w:r w:rsidR="00550C1E" w:rsidRPr="00550C1E">
        <w:rPr>
          <w:sz w:val="24"/>
          <w:szCs w:val="24"/>
        </w:rPr>
        <w:t>Sri Lanka, Maldives, Oman</w:t>
      </w:r>
      <w:r w:rsidR="00550C1E">
        <w:rPr>
          <w:sz w:val="24"/>
          <w:szCs w:val="24"/>
        </w:rPr>
        <w:t>.</w:t>
      </w:r>
    </w:p>
    <w:p w14:paraId="039A9AC6" w14:textId="02FE2E7A" w:rsidR="00A6174F" w:rsidRDefault="00A6174F" w:rsidP="00A6174F">
      <w:pPr>
        <w:pStyle w:val="Heading1"/>
      </w:pPr>
      <w:r w:rsidRPr="00A6174F">
        <w:t>KEYLESS ACCESS CONTROL</w:t>
      </w:r>
    </w:p>
    <w:p w14:paraId="012B0D02" w14:textId="77777777" w:rsidR="00673BB8" w:rsidRDefault="00550C1E" w:rsidP="002F4527">
      <w:pPr>
        <w:keepNext/>
        <w:jc w:val="center"/>
      </w:pPr>
      <w:r>
        <w:rPr>
          <w:noProof/>
          <w:sz w:val="24"/>
          <w:szCs w:val="24"/>
        </w:rPr>
        <w:drawing>
          <wp:inline distT="0" distB="0" distL="0" distR="0" wp14:anchorId="6690249C" wp14:editId="7737FD05">
            <wp:extent cx="5553075" cy="5553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53075" cy="5553075"/>
                    </a:xfrm>
                    <a:prstGeom prst="rect">
                      <a:avLst/>
                    </a:prstGeom>
                    <a:noFill/>
                    <a:ln>
                      <a:noFill/>
                    </a:ln>
                  </pic:spPr>
                </pic:pic>
              </a:graphicData>
            </a:graphic>
          </wp:inline>
        </w:drawing>
      </w:r>
    </w:p>
    <w:p w14:paraId="10CC0511" w14:textId="40F3B6DE" w:rsidR="00550C1E" w:rsidRDefault="00673BB8" w:rsidP="00673BB8">
      <w:pPr>
        <w:pStyle w:val="Caption"/>
        <w:jc w:val="center"/>
        <w:rPr>
          <w:sz w:val="24"/>
          <w:szCs w:val="24"/>
        </w:rPr>
      </w:pPr>
      <w:r>
        <w:t xml:space="preserve">Figure </w:t>
      </w:r>
      <w:fldSimple w:instr=" SEQ Figure \* ARABIC ">
        <w:r w:rsidR="005E3100">
          <w:rPr>
            <w:noProof/>
          </w:rPr>
          <w:t>2</w:t>
        </w:r>
      </w:fldSimple>
      <w:r>
        <w:t>: Smart Lock design of SmartLock.lk</w:t>
      </w:r>
    </w:p>
    <w:p w14:paraId="12E538AF" w14:textId="545B4AF1" w:rsidR="00304925" w:rsidRDefault="00304925" w:rsidP="00786D57">
      <w:pPr>
        <w:jc w:val="both"/>
        <w:rPr>
          <w:sz w:val="24"/>
          <w:szCs w:val="24"/>
        </w:rPr>
      </w:pPr>
      <w:r>
        <w:rPr>
          <w:sz w:val="24"/>
          <w:szCs w:val="24"/>
        </w:rPr>
        <w:t xml:space="preserve"> </w:t>
      </w:r>
      <w:r w:rsidR="00550C1E">
        <w:rPr>
          <w:sz w:val="24"/>
          <w:szCs w:val="24"/>
        </w:rPr>
        <w:fldChar w:fldCharType="begin" w:fldLock="1"/>
      </w:r>
      <w:r w:rsidR="00550C1E">
        <w:rPr>
          <w:sz w:val="24"/>
          <w:szCs w:val="24"/>
        </w:rPr>
        <w:instrText>ADDIN CSL_CITATION {"citationItems":[{"id":"ITEM-1","itemData":{"URL":"https://www.smartlock.lk/","id":"ITEM-1","issued":{"date-parts":[["0"]]},"title":"SmartLock.LK","type":"webpage"},"uris":["http://www.mendeley.com/documents/?uuid=5c2a56a2-55b8-4bd9-8af1-83b46c3571bf"]}],"mendeley":{"formattedCitation":"(&lt;i&gt;SmartLock.LK&lt;/i&gt;, no date)","plainTextFormattedCitation":"(SmartLock.LK, no date)","previouslyFormattedCitation":"(&lt;i&gt;SmartLock.LK&lt;/i&gt;, no date)"},"properties":{"noteIndex":0},"schema":"https://github.com/citation-style-language/schema/raw/master/csl-citation.json"}</w:instrText>
      </w:r>
      <w:r w:rsidR="00550C1E">
        <w:rPr>
          <w:sz w:val="24"/>
          <w:szCs w:val="24"/>
        </w:rPr>
        <w:fldChar w:fldCharType="separate"/>
      </w:r>
      <w:r w:rsidR="00550C1E" w:rsidRPr="00550C1E">
        <w:rPr>
          <w:noProof/>
          <w:sz w:val="24"/>
          <w:szCs w:val="24"/>
        </w:rPr>
        <w:t>(</w:t>
      </w:r>
      <w:r w:rsidR="00550C1E" w:rsidRPr="00550C1E">
        <w:rPr>
          <w:i/>
          <w:noProof/>
          <w:sz w:val="24"/>
          <w:szCs w:val="24"/>
        </w:rPr>
        <w:t>SmartLock.LK</w:t>
      </w:r>
      <w:r w:rsidR="00550C1E" w:rsidRPr="00550C1E">
        <w:rPr>
          <w:noProof/>
          <w:sz w:val="24"/>
          <w:szCs w:val="24"/>
        </w:rPr>
        <w:t>, no date)</w:t>
      </w:r>
      <w:r w:rsidR="00550C1E">
        <w:rPr>
          <w:sz w:val="24"/>
          <w:szCs w:val="24"/>
        </w:rPr>
        <w:fldChar w:fldCharType="end"/>
      </w:r>
    </w:p>
    <w:p w14:paraId="71100CBC" w14:textId="77777777" w:rsidR="00304925" w:rsidRDefault="00304925" w:rsidP="002F4527">
      <w:pPr>
        <w:pStyle w:val="Heading2"/>
      </w:pPr>
      <w:r>
        <w:lastRenderedPageBreak/>
        <w:t>Features</w:t>
      </w:r>
    </w:p>
    <w:p w14:paraId="2B3E3D7A" w14:textId="35824C4F" w:rsidR="00423503" w:rsidRPr="002F4527" w:rsidRDefault="008B5205" w:rsidP="002F4527">
      <w:pPr>
        <w:pStyle w:val="ListParagraph"/>
        <w:numPr>
          <w:ilvl w:val="0"/>
          <w:numId w:val="11"/>
        </w:numPr>
        <w:jc w:val="both"/>
        <w:rPr>
          <w:sz w:val="24"/>
          <w:szCs w:val="24"/>
        </w:rPr>
      </w:pPr>
      <w:r w:rsidRPr="002F4527">
        <w:rPr>
          <w:sz w:val="24"/>
          <w:szCs w:val="24"/>
        </w:rPr>
        <w:t xml:space="preserve">As the signature task / operation, Smart Locks uses wide variety of authentication methods. Most commonly they equip with pin code methods, security tokens or bio metric scanning methods. </w:t>
      </w:r>
      <w:r w:rsidR="00423503" w:rsidRPr="002F4527">
        <w:rPr>
          <w:sz w:val="24"/>
          <w:szCs w:val="24"/>
        </w:rPr>
        <w:t xml:space="preserve">Some locks provide multiple access options in order to use one method, whenever other method is unable to use.   </w:t>
      </w:r>
    </w:p>
    <w:p w14:paraId="4FAD58BE" w14:textId="62B6529B" w:rsidR="000938B3" w:rsidRPr="002F4527" w:rsidRDefault="00423503" w:rsidP="002F4527">
      <w:pPr>
        <w:pStyle w:val="ListParagraph"/>
        <w:numPr>
          <w:ilvl w:val="0"/>
          <w:numId w:val="11"/>
        </w:numPr>
        <w:jc w:val="both"/>
        <w:rPr>
          <w:sz w:val="24"/>
          <w:szCs w:val="24"/>
        </w:rPr>
      </w:pPr>
      <w:r w:rsidRPr="002F4527">
        <w:rPr>
          <w:sz w:val="24"/>
          <w:szCs w:val="24"/>
        </w:rPr>
        <w:t>These kinds of lock system consist of emergency alert system which use to detect and alarm</w:t>
      </w:r>
      <w:r w:rsidR="00A711B2" w:rsidRPr="002F4527">
        <w:rPr>
          <w:sz w:val="24"/>
          <w:szCs w:val="24"/>
        </w:rPr>
        <w:t xml:space="preserve"> </w:t>
      </w:r>
      <w:r w:rsidRPr="002F4527">
        <w:rPr>
          <w:sz w:val="24"/>
          <w:szCs w:val="24"/>
        </w:rPr>
        <w:t xml:space="preserve">for burglary, vandalism and even fire. therefor it is important to detect harmful activities within property. </w:t>
      </w:r>
    </w:p>
    <w:p w14:paraId="078BF155" w14:textId="730AE222" w:rsidR="00423503" w:rsidRPr="008C6127" w:rsidRDefault="008F708D" w:rsidP="008C6127">
      <w:pPr>
        <w:pStyle w:val="Heading2"/>
      </w:pPr>
      <w:r w:rsidRPr="008C6127">
        <w:t>Strengths</w:t>
      </w:r>
    </w:p>
    <w:p w14:paraId="34ACD18F" w14:textId="2EB45D15" w:rsidR="00BD129C" w:rsidRPr="002F4527" w:rsidRDefault="008F708D" w:rsidP="002F4527">
      <w:pPr>
        <w:pStyle w:val="ListParagraph"/>
        <w:numPr>
          <w:ilvl w:val="0"/>
          <w:numId w:val="11"/>
        </w:numPr>
        <w:jc w:val="both"/>
        <w:rPr>
          <w:sz w:val="24"/>
          <w:szCs w:val="24"/>
        </w:rPr>
      </w:pPr>
      <w:r w:rsidRPr="002F4527">
        <w:rPr>
          <w:sz w:val="24"/>
          <w:szCs w:val="24"/>
        </w:rPr>
        <w:t xml:space="preserve">Since </w:t>
      </w:r>
      <w:r w:rsidR="00BD129C" w:rsidRPr="002F4527">
        <w:rPr>
          <w:sz w:val="24"/>
          <w:szCs w:val="24"/>
        </w:rPr>
        <w:t>these smart lock systems consist of several methods to lock down premises, each method requires different security key. Therefor user can use</w:t>
      </w:r>
      <w:r w:rsidR="009A27D3">
        <w:rPr>
          <w:sz w:val="24"/>
          <w:szCs w:val="24"/>
        </w:rPr>
        <w:t xml:space="preserve"> secondary method or</w:t>
      </w:r>
      <w:r w:rsidR="00BD129C" w:rsidRPr="002F4527">
        <w:rPr>
          <w:sz w:val="24"/>
          <w:szCs w:val="24"/>
        </w:rPr>
        <w:t xml:space="preserve"> Bio metric scan method if he forgot security key. Cause of that these devices are reliable and more secure which is a strength of this device.</w:t>
      </w:r>
    </w:p>
    <w:p w14:paraId="742E002A" w14:textId="77777777" w:rsidR="00544D39" w:rsidRPr="002F4527" w:rsidRDefault="004314DF" w:rsidP="002F4527">
      <w:pPr>
        <w:pStyle w:val="ListParagraph"/>
        <w:numPr>
          <w:ilvl w:val="0"/>
          <w:numId w:val="11"/>
        </w:numPr>
        <w:jc w:val="both"/>
        <w:rPr>
          <w:sz w:val="24"/>
          <w:szCs w:val="24"/>
        </w:rPr>
      </w:pPr>
      <w:r w:rsidRPr="002F4527">
        <w:rPr>
          <w:sz w:val="24"/>
          <w:szCs w:val="24"/>
        </w:rPr>
        <w:t>This device</w:t>
      </w:r>
      <w:r w:rsidR="007721E8" w:rsidRPr="002F4527">
        <w:rPr>
          <w:sz w:val="24"/>
          <w:szCs w:val="24"/>
        </w:rPr>
        <w:t xml:space="preserve"> </w:t>
      </w:r>
      <w:r w:rsidRPr="002F4527">
        <w:rPr>
          <w:sz w:val="24"/>
          <w:szCs w:val="24"/>
        </w:rPr>
        <w:t>is</w:t>
      </w:r>
      <w:r w:rsidR="007721E8" w:rsidRPr="002F4527">
        <w:rPr>
          <w:sz w:val="24"/>
          <w:szCs w:val="24"/>
        </w:rPr>
        <w:t xml:space="preserve"> used durable material design as outer skin</w:t>
      </w:r>
      <w:r w:rsidRPr="002F4527">
        <w:rPr>
          <w:sz w:val="24"/>
          <w:szCs w:val="24"/>
        </w:rPr>
        <w:t xml:space="preserve"> and sealed inside,</w:t>
      </w:r>
      <w:r w:rsidR="00BD129C" w:rsidRPr="002F4527">
        <w:rPr>
          <w:sz w:val="24"/>
          <w:szCs w:val="24"/>
        </w:rPr>
        <w:t xml:space="preserve"> </w:t>
      </w:r>
      <w:r w:rsidR="007721E8" w:rsidRPr="002F4527">
        <w:rPr>
          <w:sz w:val="24"/>
          <w:szCs w:val="24"/>
        </w:rPr>
        <w:t xml:space="preserve">which is </w:t>
      </w:r>
      <w:r w:rsidRPr="002F4527">
        <w:rPr>
          <w:sz w:val="24"/>
          <w:szCs w:val="24"/>
        </w:rPr>
        <w:t>strong. Therefor these devices are hard to break or crack open.</w:t>
      </w:r>
      <w:r w:rsidR="00BD129C" w:rsidRPr="002F4527">
        <w:rPr>
          <w:sz w:val="24"/>
          <w:szCs w:val="24"/>
        </w:rPr>
        <w:t xml:space="preserve"> </w:t>
      </w:r>
      <w:r w:rsidRPr="002F4527">
        <w:rPr>
          <w:sz w:val="24"/>
          <w:szCs w:val="24"/>
        </w:rPr>
        <w:t>Cause of that device has considerable strength to bare some extreme effects.</w:t>
      </w:r>
    </w:p>
    <w:p w14:paraId="7ABD127E" w14:textId="77777777" w:rsidR="00544D39" w:rsidRDefault="00544D39" w:rsidP="00786D57">
      <w:pPr>
        <w:jc w:val="both"/>
        <w:rPr>
          <w:sz w:val="24"/>
          <w:szCs w:val="24"/>
        </w:rPr>
      </w:pPr>
    </w:p>
    <w:p w14:paraId="0392231F" w14:textId="46DEFB5A" w:rsidR="008F708D" w:rsidRDefault="00544D39" w:rsidP="002F4527">
      <w:pPr>
        <w:pStyle w:val="Heading2"/>
      </w:pPr>
      <w:r>
        <w:t xml:space="preserve">Short comes </w:t>
      </w:r>
      <w:r w:rsidR="004314DF">
        <w:t xml:space="preserve"> </w:t>
      </w:r>
      <w:r w:rsidR="00BD129C">
        <w:t xml:space="preserve"> </w:t>
      </w:r>
    </w:p>
    <w:p w14:paraId="67BAE14C" w14:textId="054B2993" w:rsidR="00962F4E" w:rsidRPr="002F4527" w:rsidRDefault="00962F4E" w:rsidP="002F4527">
      <w:pPr>
        <w:pStyle w:val="ListParagraph"/>
        <w:numPr>
          <w:ilvl w:val="0"/>
          <w:numId w:val="12"/>
        </w:numPr>
        <w:jc w:val="both"/>
        <w:rPr>
          <w:sz w:val="24"/>
          <w:szCs w:val="24"/>
        </w:rPr>
      </w:pPr>
      <w:r w:rsidRPr="002F4527">
        <w:rPr>
          <w:sz w:val="24"/>
          <w:szCs w:val="24"/>
        </w:rPr>
        <w:t xml:space="preserve">These kinds of devices occasionally face technical failures which can occur because of requirement of updates or malfunctions within system. Therefor in such conditions, those lock systems may permanently lockdown the premises and users have to request expertise from professionals. To avoid such conditions user </w:t>
      </w:r>
      <w:r w:rsidR="009A27D3" w:rsidRPr="002F4527">
        <w:rPr>
          <w:sz w:val="24"/>
          <w:szCs w:val="24"/>
        </w:rPr>
        <w:t>must</w:t>
      </w:r>
      <w:r w:rsidRPr="002F4527">
        <w:rPr>
          <w:sz w:val="24"/>
          <w:szCs w:val="24"/>
        </w:rPr>
        <w:t xml:space="preserve"> frequently update system.</w:t>
      </w:r>
    </w:p>
    <w:p w14:paraId="3C615767" w14:textId="77777777" w:rsidR="007B7611" w:rsidRPr="002F4527" w:rsidRDefault="00962F4E" w:rsidP="002F4527">
      <w:pPr>
        <w:pStyle w:val="ListParagraph"/>
        <w:numPr>
          <w:ilvl w:val="0"/>
          <w:numId w:val="12"/>
        </w:numPr>
        <w:jc w:val="both"/>
        <w:rPr>
          <w:sz w:val="24"/>
          <w:szCs w:val="24"/>
        </w:rPr>
      </w:pPr>
      <w:r w:rsidRPr="002F4527">
        <w:rPr>
          <w:sz w:val="24"/>
          <w:szCs w:val="24"/>
        </w:rPr>
        <w:t xml:space="preserve">Another short come of this particular type of smart lock system is the requirement of Mobile device to pass security credentials to the system. Cause of that </w:t>
      </w:r>
      <w:r w:rsidR="00CF3F12" w:rsidRPr="002F4527">
        <w:rPr>
          <w:sz w:val="24"/>
          <w:szCs w:val="24"/>
        </w:rPr>
        <w:t>having a</w:t>
      </w:r>
      <w:r w:rsidRPr="002F4527">
        <w:rPr>
          <w:sz w:val="24"/>
          <w:szCs w:val="24"/>
        </w:rPr>
        <w:t xml:space="preserve"> charged mobile device is necessary to get accessed.</w:t>
      </w:r>
      <w:r w:rsidR="00CF3F12" w:rsidRPr="002F4527">
        <w:rPr>
          <w:sz w:val="24"/>
          <w:szCs w:val="24"/>
        </w:rPr>
        <w:t xml:space="preserve"> If user haven’t got a mobile device or having device with enough power, make it harder to get accessed. Therefor users must consider such factors as well.  </w:t>
      </w:r>
    </w:p>
    <w:p w14:paraId="5332484C" w14:textId="77777777" w:rsidR="007B7611" w:rsidRDefault="007B7611" w:rsidP="00786D57">
      <w:pPr>
        <w:jc w:val="both"/>
        <w:rPr>
          <w:sz w:val="24"/>
          <w:szCs w:val="24"/>
        </w:rPr>
      </w:pPr>
    </w:p>
    <w:p w14:paraId="7F36284F" w14:textId="77777777" w:rsidR="007B7611" w:rsidRDefault="007B7611" w:rsidP="002F4527">
      <w:pPr>
        <w:pStyle w:val="Heading2"/>
      </w:pPr>
      <w:r>
        <w:t>Improvements</w:t>
      </w:r>
    </w:p>
    <w:p w14:paraId="1F2F4230" w14:textId="20CA52E0" w:rsidR="008F708D" w:rsidRPr="009B276A" w:rsidRDefault="007B7611" w:rsidP="009B276A">
      <w:pPr>
        <w:pStyle w:val="ListParagraph"/>
        <w:numPr>
          <w:ilvl w:val="0"/>
          <w:numId w:val="13"/>
        </w:numPr>
        <w:jc w:val="both"/>
        <w:rPr>
          <w:sz w:val="24"/>
          <w:szCs w:val="24"/>
        </w:rPr>
      </w:pPr>
      <w:r w:rsidRPr="009B276A">
        <w:rPr>
          <w:sz w:val="24"/>
          <w:szCs w:val="24"/>
        </w:rPr>
        <w:t xml:space="preserve">Existing smart lock systems have features </w:t>
      </w:r>
      <w:r w:rsidR="000633FB" w:rsidRPr="009B276A">
        <w:rPr>
          <w:sz w:val="24"/>
          <w:szCs w:val="24"/>
        </w:rPr>
        <w:t xml:space="preserve">which are manageable but still faces serious issues because of their unreliability. Therefor we can make some </w:t>
      </w:r>
      <w:r w:rsidR="008D34EA" w:rsidRPr="009B276A">
        <w:rPr>
          <w:sz w:val="24"/>
          <w:szCs w:val="24"/>
        </w:rPr>
        <w:t>suggestions</w:t>
      </w:r>
      <w:r w:rsidR="000633FB" w:rsidRPr="009B276A">
        <w:rPr>
          <w:sz w:val="24"/>
          <w:szCs w:val="24"/>
        </w:rPr>
        <w:t xml:space="preserve"> to improve reliability of systems whi</w:t>
      </w:r>
      <w:r w:rsidR="008D34EA" w:rsidRPr="009B276A">
        <w:rPr>
          <w:sz w:val="24"/>
          <w:szCs w:val="24"/>
        </w:rPr>
        <w:t>le maintaining robustness.</w:t>
      </w:r>
      <w:r w:rsidR="000633FB" w:rsidRPr="009B276A">
        <w:rPr>
          <w:sz w:val="24"/>
          <w:szCs w:val="24"/>
        </w:rPr>
        <w:t xml:space="preserve">  </w:t>
      </w:r>
      <w:r w:rsidR="00482BEA" w:rsidRPr="009B276A">
        <w:rPr>
          <w:sz w:val="24"/>
          <w:szCs w:val="24"/>
        </w:rPr>
        <w:t xml:space="preserve">As a suggestion it’s better to have more accessible options within a </w:t>
      </w:r>
      <w:r w:rsidR="00EB7BE5" w:rsidRPr="009B276A">
        <w:rPr>
          <w:sz w:val="24"/>
          <w:szCs w:val="24"/>
        </w:rPr>
        <w:t>single</w:t>
      </w:r>
      <w:r w:rsidR="00482BEA" w:rsidRPr="009B276A">
        <w:rPr>
          <w:sz w:val="24"/>
          <w:szCs w:val="24"/>
        </w:rPr>
        <w:t xml:space="preserve"> system</w:t>
      </w:r>
      <w:r w:rsidR="00EB7BE5" w:rsidRPr="009B276A">
        <w:rPr>
          <w:sz w:val="24"/>
          <w:szCs w:val="24"/>
        </w:rPr>
        <w:t xml:space="preserve"> such as having fingerprint mechanism, facial recognition, security questions with given security credential method</w:t>
      </w:r>
      <w:r w:rsidR="00482BEA" w:rsidRPr="009B276A">
        <w:rPr>
          <w:sz w:val="24"/>
          <w:szCs w:val="24"/>
        </w:rPr>
        <w:t>.</w:t>
      </w:r>
      <w:r w:rsidR="00EB7BE5" w:rsidRPr="009B276A">
        <w:rPr>
          <w:sz w:val="24"/>
          <w:szCs w:val="24"/>
        </w:rPr>
        <w:t xml:space="preserve"> Using few </w:t>
      </w:r>
      <w:r w:rsidR="00EB7BE5" w:rsidRPr="009B276A">
        <w:rPr>
          <w:sz w:val="24"/>
          <w:szCs w:val="24"/>
        </w:rPr>
        <w:lastRenderedPageBreak/>
        <w:t xml:space="preserve">methods to accept user entrance is even safer than using a single method. Therefor user can </w:t>
      </w:r>
      <w:r w:rsidR="004741F9" w:rsidRPr="009B276A">
        <w:rPr>
          <w:sz w:val="24"/>
          <w:szCs w:val="24"/>
        </w:rPr>
        <w:t>choose</w:t>
      </w:r>
      <w:r w:rsidR="00EB7BE5" w:rsidRPr="009B276A">
        <w:rPr>
          <w:sz w:val="24"/>
          <w:szCs w:val="24"/>
        </w:rPr>
        <w:t xml:space="preserve"> default method and</w:t>
      </w:r>
      <w:r w:rsidR="009A27D3" w:rsidRPr="009B276A">
        <w:rPr>
          <w:sz w:val="24"/>
          <w:szCs w:val="24"/>
        </w:rPr>
        <w:t xml:space="preserve"> customize settings. Therefore,</w:t>
      </w:r>
      <w:r w:rsidR="00EB7BE5" w:rsidRPr="009B276A">
        <w:rPr>
          <w:sz w:val="24"/>
          <w:szCs w:val="24"/>
        </w:rPr>
        <w:t xml:space="preserve"> it can resolve problems such as forgetting a password, losing keycard like wise. Even though it </w:t>
      </w:r>
      <w:r w:rsidR="00673BB8" w:rsidRPr="009B276A">
        <w:rPr>
          <w:sz w:val="24"/>
          <w:szCs w:val="24"/>
        </w:rPr>
        <w:t>maximizes</w:t>
      </w:r>
      <w:r w:rsidR="004741F9" w:rsidRPr="009B276A">
        <w:rPr>
          <w:sz w:val="24"/>
          <w:szCs w:val="24"/>
        </w:rPr>
        <w:t xml:space="preserve"> the</w:t>
      </w:r>
      <w:r w:rsidR="00EB7BE5" w:rsidRPr="009B276A">
        <w:rPr>
          <w:sz w:val="24"/>
          <w:szCs w:val="24"/>
        </w:rPr>
        <w:t xml:space="preserve"> </w:t>
      </w:r>
      <w:r w:rsidR="004741F9" w:rsidRPr="009B276A">
        <w:rPr>
          <w:sz w:val="24"/>
          <w:szCs w:val="24"/>
        </w:rPr>
        <w:t xml:space="preserve">provided security. </w:t>
      </w:r>
      <w:r w:rsidR="009A27D3" w:rsidRPr="009B276A">
        <w:rPr>
          <w:sz w:val="24"/>
          <w:szCs w:val="24"/>
        </w:rPr>
        <w:t xml:space="preserve">As well applying a backup power solution is another design suggestion which can use for power out conditions. Suggestion is to apply integrated solar power supply with back up power plant for such use. </w:t>
      </w:r>
    </w:p>
    <w:p w14:paraId="5647B9C6" w14:textId="77777777" w:rsidR="002F4527" w:rsidRDefault="002F4527" w:rsidP="00B3528D">
      <w:pPr>
        <w:pStyle w:val="Heading2"/>
      </w:pPr>
    </w:p>
    <w:p w14:paraId="05CC4060" w14:textId="77777777" w:rsidR="002F4527" w:rsidRDefault="002F4527" w:rsidP="00B3528D">
      <w:pPr>
        <w:pStyle w:val="Heading2"/>
      </w:pPr>
    </w:p>
    <w:p w14:paraId="62C77E02" w14:textId="77777777" w:rsidR="002F4527" w:rsidRDefault="002F4527" w:rsidP="00B3528D">
      <w:pPr>
        <w:pStyle w:val="Heading2"/>
      </w:pPr>
    </w:p>
    <w:p w14:paraId="3B7A453F" w14:textId="77777777" w:rsidR="002F4527" w:rsidRDefault="002F4527" w:rsidP="00B3528D">
      <w:pPr>
        <w:pStyle w:val="Heading2"/>
      </w:pPr>
    </w:p>
    <w:p w14:paraId="30CAA74D" w14:textId="77777777" w:rsidR="002F4527" w:rsidRDefault="002F4527" w:rsidP="00B3528D">
      <w:pPr>
        <w:pStyle w:val="Heading2"/>
      </w:pPr>
    </w:p>
    <w:p w14:paraId="13DAB900" w14:textId="77777777" w:rsidR="002F4527" w:rsidRDefault="002F4527" w:rsidP="00B3528D">
      <w:pPr>
        <w:pStyle w:val="Heading2"/>
      </w:pPr>
    </w:p>
    <w:p w14:paraId="6BA98A74" w14:textId="77777777" w:rsidR="002F4527" w:rsidRDefault="002F4527" w:rsidP="00B3528D">
      <w:pPr>
        <w:pStyle w:val="Heading2"/>
      </w:pPr>
    </w:p>
    <w:p w14:paraId="1D731AF7" w14:textId="77777777" w:rsidR="002F4527" w:rsidRDefault="002F4527" w:rsidP="00B3528D">
      <w:pPr>
        <w:pStyle w:val="Heading2"/>
      </w:pPr>
    </w:p>
    <w:p w14:paraId="5D7DC0D0" w14:textId="77777777" w:rsidR="002F4527" w:rsidRDefault="002F4527" w:rsidP="00B3528D">
      <w:pPr>
        <w:pStyle w:val="Heading2"/>
      </w:pPr>
    </w:p>
    <w:p w14:paraId="01C9ACCB" w14:textId="77777777" w:rsidR="002F4527" w:rsidRDefault="002F4527" w:rsidP="00B3528D">
      <w:pPr>
        <w:pStyle w:val="Heading2"/>
      </w:pPr>
    </w:p>
    <w:p w14:paraId="7D4966ED" w14:textId="77777777" w:rsidR="002F4527" w:rsidRDefault="002F4527" w:rsidP="00B3528D">
      <w:pPr>
        <w:pStyle w:val="Heading2"/>
      </w:pPr>
    </w:p>
    <w:p w14:paraId="553188E5" w14:textId="77777777" w:rsidR="002F4527" w:rsidRDefault="002F4527" w:rsidP="00B3528D">
      <w:pPr>
        <w:pStyle w:val="Heading2"/>
      </w:pPr>
    </w:p>
    <w:p w14:paraId="6B1A71D7" w14:textId="77777777" w:rsidR="002F4527" w:rsidRDefault="002F4527" w:rsidP="00B3528D">
      <w:pPr>
        <w:pStyle w:val="Heading2"/>
      </w:pPr>
    </w:p>
    <w:p w14:paraId="1AC9B31C" w14:textId="77777777" w:rsidR="002F4527" w:rsidRDefault="002F4527" w:rsidP="00B3528D">
      <w:pPr>
        <w:pStyle w:val="Heading2"/>
      </w:pPr>
    </w:p>
    <w:p w14:paraId="72E7D5A9" w14:textId="77777777" w:rsidR="002F4527" w:rsidRDefault="002F4527" w:rsidP="00B3528D">
      <w:pPr>
        <w:pStyle w:val="Heading2"/>
      </w:pPr>
    </w:p>
    <w:p w14:paraId="28FC7EFD" w14:textId="77777777" w:rsidR="002F4527" w:rsidRDefault="002F4527" w:rsidP="00B3528D">
      <w:pPr>
        <w:pStyle w:val="Heading2"/>
      </w:pPr>
    </w:p>
    <w:p w14:paraId="1B36A5F0" w14:textId="77777777" w:rsidR="002F4527" w:rsidRDefault="002F4527" w:rsidP="00B3528D">
      <w:pPr>
        <w:pStyle w:val="Heading2"/>
      </w:pPr>
    </w:p>
    <w:p w14:paraId="08803B23" w14:textId="77777777" w:rsidR="002F4527" w:rsidRDefault="002F4527" w:rsidP="00B3528D">
      <w:pPr>
        <w:pStyle w:val="Heading2"/>
      </w:pPr>
    </w:p>
    <w:p w14:paraId="77B6E6FD" w14:textId="77777777" w:rsidR="002F4527" w:rsidRDefault="002F4527" w:rsidP="00B3528D">
      <w:pPr>
        <w:pStyle w:val="Heading2"/>
      </w:pPr>
    </w:p>
    <w:p w14:paraId="285C28D3" w14:textId="77777777" w:rsidR="002F4527" w:rsidRDefault="002F4527" w:rsidP="00B3528D">
      <w:pPr>
        <w:pStyle w:val="Heading2"/>
      </w:pPr>
    </w:p>
    <w:p w14:paraId="214649A3" w14:textId="77777777" w:rsidR="002F4527" w:rsidRDefault="002F4527" w:rsidP="00B3528D">
      <w:pPr>
        <w:pStyle w:val="Heading2"/>
      </w:pPr>
    </w:p>
    <w:p w14:paraId="757848F8" w14:textId="77777777" w:rsidR="002F4527" w:rsidRDefault="002F4527" w:rsidP="00B3528D">
      <w:pPr>
        <w:pStyle w:val="Heading2"/>
      </w:pPr>
    </w:p>
    <w:p w14:paraId="2F14C022" w14:textId="77777777" w:rsidR="002F4527" w:rsidRDefault="002F4527" w:rsidP="00B3528D">
      <w:pPr>
        <w:pStyle w:val="Heading2"/>
      </w:pPr>
    </w:p>
    <w:p w14:paraId="227EBFC3" w14:textId="77777777" w:rsidR="002F4527" w:rsidRDefault="002F4527" w:rsidP="00B3528D">
      <w:pPr>
        <w:pStyle w:val="Heading2"/>
      </w:pPr>
    </w:p>
    <w:p w14:paraId="5CFF3B4B" w14:textId="77777777" w:rsidR="002F4527" w:rsidRDefault="002F4527" w:rsidP="00B3528D">
      <w:pPr>
        <w:pStyle w:val="Heading2"/>
      </w:pPr>
    </w:p>
    <w:p w14:paraId="0039F422" w14:textId="77777777" w:rsidR="002F4527" w:rsidRDefault="002F4527" w:rsidP="00B3528D">
      <w:pPr>
        <w:pStyle w:val="Heading2"/>
      </w:pPr>
    </w:p>
    <w:p w14:paraId="0149B785" w14:textId="77777777" w:rsidR="002F4527" w:rsidRDefault="002F4527" w:rsidP="00CF616C">
      <w:pPr>
        <w:pStyle w:val="Title"/>
      </w:pPr>
    </w:p>
    <w:p w14:paraId="03A699D0" w14:textId="01798E32" w:rsidR="002F4527" w:rsidRDefault="002F4527" w:rsidP="002F4527">
      <w:pPr>
        <w:pStyle w:val="Heading2"/>
      </w:pPr>
      <w:r>
        <w:lastRenderedPageBreak/>
        <w:t>PART B</w:t>
      </w:r>
    </w:p>
    <w:p w14:paraId="4D0B1556" w14:textId="69C31578" w:rsidR="004741F9" w:rsidRDefault="00F37B36" w:rsidP="00CF616C">
      <w:pPr>
        <w:pStyle w:val="Title"/>
      </w:pPr>
      <w:r>
        <w:t xml:space="preserve">SMART BED </w:t>
      </w:r>
      <w:r w:rsidR="009B276A">
        <w:t>FOR</w:t>
      </w:r>
      <w:r>
        <w:t xml:space="preserve"> MORE USES</w:t>
      </w:r>
    </w:p>
    <w:p w14:paraId="1203E7CA" w14:textId="1E16AD66" w:rsidR="00B3528D" w:rsidRDefault="00B3528D" w:rsidP="00B3528D">
      <w:pPr>
        <w:pStyle w:val="Heading1"/>
      </w:pPr>
      <w:r>
        <w:t>ENVIRONMENT</w:t>
      </w:r>
    </w:p>
    <w:p w14:paraId="6F126F27" w14:textId="1246630A" w:rsidR="008F3A4D" w:rsidRDefault="008F3A4D" w:rsidP="00786D57">
      <w:pPr>
        <w:jc w:val="both"/>
        <w:rPr>
          <w:sz w:val="24"/>
          <w:szCs w:val="24"/>
        </w:rPr>
      </w:pPr>
      <w:r>
        <w:rPr>
          <w:sz w:val="24"/>
          <w:szCs w:val="24"/>
        </w:rPr>
        <w:t>Typically, Smart beds are created for home use and most of</w:t>
      </w:r>
      <w:r w:rsidR="00F51079">
        <w:rPr>
          <w:sz w:val="24"/>
          <w:szCs w:val="24"/>
        </w:rPr>
        <w:t xml:space="preserve"> existing</w:t>
      </w:r>
      <w:r>
        <w:rPr>
          <w:sz w:val="24"/>
          <w:szCs w:val="24"/>
        </w:rPr>
        <w:t xml:space="preserve"> </w:t>
      </w:r>
      <w:r w:rsidR="00F51079">
        <w:rPr>
          <w:sz w:val="24"/>
          <w:szCs w:val="24"/>
        </w:rPr>
        <w:t>products</w:t>
      </w:r>
      <w:r>
        <w:rPr>
          <w:sz w:val="24"/>
          <w:szCs w:val="24"/>
        </w:rPr>
        <w:t xml:space="preserve"> doesn’t address issues related to other </w:t>
      </w:r>
      <w:r w:rsidR="00F51079">
        <w:rPr>
          <w:sz w:val="24"/>
          <w:szCs w:val="24"/>
        </w:rPr>
        <w:t>problem areas</w:t>
      </w:r>
      <w:r>
        <w:rPr>
          <w:sz w:val="24"/>
          <w:szCs w:val="24"/>
        </w:rPr>
        <w:t xml:space="preserve"> such military or hospital like wise. As we believe Smart beds</w:t>
      </w:r>
      <w:r w:rsidR="00F51079">
        <w:rPr>
          <w:sz w:val="24"/>
          <w:szCs w:val="24"/>
        </w:rPr>
        <w:t xml:space="preserve"> can be</w:t>
      </w:r>
      <w:r>
        <w:rPr>
          <w:sz w:val="24"/>
          <w:szCs w:val="24"/>
        </w:rPr>
        <w:t xml:space="preserve"> have better uses in Hospital </w:t>
      </w:r>
      <w:r w:rsidR="00B3528D">
        <w:rPr>
          <w:sz w:val="24"/>
          <w:szCs w:val="24"/>
        </w:rPr>
        <w:t>environment</w:t>
      </w:r>
      <w:r>
        <w:rPr>
          <w:sz w:val="24"/>
          <w:szCs w:val="24"/>
        </w:rPr>
        <w:t xml:space="preserve"> comparing to Domestic uses.</w:t>
      </w:r>
      <w:r w:rsidR="00B3528D">
        <w:rPr>
          <w:sz w:val="24"/>
          <w:szCs w:val="24"/>
        </w:rPr>
        <w:t xml:space="preserve"> </w:t>
      </w:r>
      <w:r w:rsidR="000944F3">
        <w:rPr>
          <w:sz w:val="24"/>
          <w:szCs w:val="24"/>
        </w:rPr>
        <w:t>From our design, we’re going to improve</w:t>
      </w:r>
      <w:r w:rsidR="00B3528D">
        <w:rPr>
          <w:sz w:val="24"/>
          <w:szCs w:val="24"/>
        </w:rPr>
        <w:t xml:space="preserve"> </w:t>
      </w:r>
      <w:r w:rsidR="00673BB8">
        <w:rPr>
          <w:sz w:val="24"/>
          <w:szCs w:val="24"/>
        </w:rPr>
        <w:t>several</w:t>
      </w:r>
      <w:r w:rsidR="00B3528D">
        <w:rPr>
          <w:sz w:val="24"/>
          <w:szCs w:val="24"/>
        </w:rPr>
        <w:t xml:space="preserve"> qualities such as comport, mobil</w:t>
      </w:r>
      <w:r w:rsidR="000944F3">
        <w:rPr>
          <w:sz w:val="24"/>
          <w:szCs w:val="24"/>
        </w:rPr>
        <w:t>ity with more capabilities</w:t>
      </w:r>
      <w:r w:rsidR="00673BB8">
        <w:rPr>
          <w:sz w:val="24"/>
          <w:szCs w:val="24"/>
        </w:rPr>
        <w:t xml:space="preserve"> which are essential for Hospital background</w:t>
      </w:r>
      <w:r w:rsidR="000944F3">
        <w:rPr>
          <w:sz w:val="24"/>
          <w:szCs w:val="24"/>
        </w:rPr>
        <w:t>.</w:t>
      </w:r>
      <w:r w:rsidR="00A250E1">
        <w:rPr>
          <w:sz w:val="24"/>
          <w:szCs w:val="24"/>
        </w:rPr>
        <w:t xml:space="preserve"> </w:t>
      </w:r>
      <w:r>
        <w:rPr>
          <w:sz w:val="24"/>
          <w:szCs w:val="24"/>
        </w:rPr>
        <w:t xml:space="preserve"> </w:t>
      </w:r>
      <w:r w:rsidR="00673BB8">
        <w:rPr>
          <w:sz w:val="24"/>
          <w:szCs w:val="24"/>
        </w:rPr>
        <w:t>Hopefully the proposed design will address problems</w:t>
      </w:r>
      <w:r>
        <w:rPr>
          <w:sz w:val="24"/>
          <w:szCs w:val="24"/>
        </w:rPr>
        <w:t xml:space="preserve"> in better way.</w:t>
      </w:r>
    </w:p>
    <w:p w14:paraId="357B1729" w14:textId="56AB28FA" w:rsidR="00CF616C" w:rsidRDefault="00CF616C" w:rsidP="00CF616C">
      <w:pPr>
        <w:pStyle w:val="Heading1"/>
      </w:pPr>
      <w:r>
        <w:t>DESIGN</w:t>
      </w:r>
    </w:p>
    <w:p w14:paraId="4B89BDE3" w14:textId="491656E8" w:rsidR="00A64496" w:rsidRDefault="007F6EF1" w:rsidP="00A64496">
      <w:pPr>
        <w:keepNext/>
      </w:pPr>
      <w:r>
        <w:rPr>
          <w:noProof/>
        </w:rPr>
        <w:drawing>
          <wp:inline distT="0" distB="0" distL="0" distR="0" wp14:anchorId="41E8DD24" wp14:editId="76662E97">
            <wp:extent cx="5943600" cy="43910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inline>
        </w:drawing>
      </w:r>
    </w:p>
    <w:p w14:paraId="7F4FED1C" w14:textId="0CC9002A" w:rsidR="00A64496" w:rsidRPr="00A64496" w:rsidRDefault="00A64496" w:rsidP="00A64496">
      <w:pPr>
        <w:pStyle w:val="Caption"/>
        <w:jc w:val="center"/>
      </w:pPr>
      <w:r>
        <w:t xml:space="preserve">Figure </w:t>
      </w:r>
      <w:fldSimple w:instr=" SEQ Figure \* ARABIC ">
        <w:r w:rsidR="005E3100">
          <w:rPr>
            <w:noProof/>
          </w:rPr>
          <w:t>3</w:t>
        </w:r>
      </w:fldSimple>
      <w:r>
        <w:t>: Suggested Smart Bed for Hospital Use</w:t>
      </w:r>
    </w:p>
    <w:p w14:paraId="5D00113D" w14:textId="77777777" w:rsidR="006923FD" w:rsidRDefault="007F6EF1" w:rsidP="006923FD">
      <w:pPr>
        <w:keepNext/>
        <w:jc w:val="both"/>
      </w:pPr>
      <w:r>
        <w:rPr>
          <w:noProof/>
          <w:sz w:val="24"/>
          <w:szCs w:val="24"/>
        </w:rPr>
        <w:lastRenderedPageBreak/>
        <w:drawing>
          <wp:inline distT="0" distB="0" distL="0" distR="0" wp14:anchorId="76C57B4E" wp14:editId="74E4179A">
            <wp:extent cx="5943600" cy="3933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10412"/>
                    <a:stretch/>
                  </pic:blipFill>
                  <pic:spPr bwMode="auto">
                    <a:xfrm>
                      <a:off x="0" y="0"/>
                      <a:ext cx="5943600" cy="3933825"/>
                    </a:xfrm>
                    <a:prstGeom prst="rect">
                      <a:avLst/>
                    </a:prstGeom>
                    <a:noFill/>
                    <a:ln>
                      <a:noFill/>
                    </a:ln>
                    <a:extLst>
                      <a:ext uri="{53640926-AAD7-44D8-BBD7-CCE9431645EC}">
                        <a14:shadowObscured xmlns:a14="http://schemas.microsoft.com/office/drawing/2010/main"/>
                      </a:ext>
                    </a:extLst>
                  </pic:spPr>
                </pic:pic>
              </a:graphicData>
            </a:graphic>
          </wp:inline>
        </w:drawing>
      </w:r>
    </w:p>
    <w:p w14:paraId="194C06BE" w14:textId="33668B94" w:rsidR="007F6EF1" w:rsidRDefault="006923FD" w:rsidP="001F647F">
      <w:pPr>
        <w:pStyle w:val="Caption"/>
        <w:jc w:val="center"/>
        <w:rPr>
          <w:sz w:val="24"/>
          <w:szCs w:val="24"/>
        </w:rPr>
      </w:pPr>
      <w:r>
        <w:t xml:space="preserve">Figure </w:t>
      </w:r>
      <w:fldSimple w:instr=" SEQ Figure \* ARABIC ">
        <w:r w:rsidR="005E3100">
          <w:rPr>
            <w:noProof/>
          </w:rPr>
          <w:t>4</w:t>
        </w:r>
      </w:fldSimple>
      <w:r>
        <w:t xml:space="preserve">: </w:t>
      </w:r>
      <w:r w:rsidR="001F647F">
        <w:t>Design’s</w:t>
      </w:r>
      <w:r>
        <w:t xml:space="preserve"> Front View</w:t>
      </w:r>
    </w:p>
    <w:p w14:paraId="297B835D" w14:textId="49194AC0" w:rsidR="00CF616C" w:rsidRDefault="003F65F0" w:rsidP="00786D57">
      <w:pPr>
        <w:jc w:val="both"/>
        <w:rPr>
          <w:sz w:val="24"/>
          <w:szCs w:val="24"/>
        </w:rPr>
      </w:pPr>
      <w:r>
        <w:rPr>
          <w:sz w:val="24"/>
          <w:szCs w:val="24"/>
        </w:rPr>
        <w:t>According to proposed design, the bed should have a digital display which is illustrated at the right top corner of</w:t>
      </w:r>
      <w:r w:rsidR="00673BB8">
        <w:rPr>
          <w:sz w:val="24"/>
          <w:szCs w:val="24"/>
        </w:rPr>
        <w:t xml:space="preserve"> Figure 4</w:t>
      </w:r>
      <w:r>
        <w:rPr>
          <w:sz w:val="24"/>
          <w:szCs w:val="24"/>
        </w:rPr>
        <w:t xml:space="preserve">. Bed itself should provide connecting interfaces (Wired or wireless) for ICU peripherals and the digital display / monitor should have ability to access those devices individually. </w:t>
      </w:r>
      <w:r w:rsidR="00541300">
        <w:rPr>
          <w:sz w:val="24"/>
          <w:szCs w:val="24"/>
        </w:rPr>
        <w:t xml:space="preserve">Emergency alarm will be placed </w:t>
      </w:r>
      <w:r w:rsidR="00C6148B">
        <w:rPr>
          <w:sz w:val="24"/>
          <w:szCs w:val="24"/>
        </w:rPr>
        <w:t>nearby</w:t>
      </w:r>
      <w:r w:rsidR="00541300">
        <w:rPr>
          <w:sz w:val="24"/>
          <w:szCs w:val="24"/>
        </w:rPr>
        <w:t xml:space="preserve"> Monitor.</w:t>
      </w:r>
      <w:r w:rsidR="00C6148B">
        <w:rPr>
          <w:sz w:val="24"/>
          <w:szCs w:val="24"/>
        </w:rPr>
        <w:t xml:space="preserve"> Red color Indicated Wi-fi Signal interface will be used to monitor patient / bed in distance. Considering the required range</w:t>
      </w:r>
      <w:r w:rsidR="00483EDA">
        <w:rPr>
          <w:sz w:val="24"/>
          <w:szCs w:val="24"/>
        </w:rPr>
        <w:t xml:space="preserve"> (Short range), Wi-Fi based sensing system such as UWB which is low power consuming and </w:t>
      </w:r>
      <w:r w:rsidR="00973EE1">
        <w:rPr>
          <w:sz w:val="24"/>
          <w:szCs w:val="24"/>
        </w:rPr>
        <w:t>short-range</w:t>
      </w:r>
      <w:r w:rsidR="00483EDA">
        <w:rPr>
          <w:sz w:val="24"/>
          <w:szCs w:val="24"/>
        </w:rPr>
        <w:t xml:space="preserve"> applicable technology is used to </w:t>
      </w:r>
      <w:r w:rsidR="00F101DE">
        <w:rPr>
          <w:sz w:val="24"/>
          <w:szCs w:val="24"/>
        </w:rPr>
        <w:t>monitor such connections (emits from bed side Wi-Fi modules) from one place.</w:t>
      </w:r>
      <w:r w:rsidR="00483EDA">
        <w:rPr>
          <w:sz w:val="24"/>
          <w:szCs w:val="24"/>
        </w:rPr>
        <w:t xml:space="preserve"> </w:t>
      </w:r>
      <w:r w:rsidR="00C6148B">
        <w:rPr>
          <w:sz w:val="24"/>
          <w:szCs w:val="24"/>
        </w:rPr>
        <w:t xml:space="preserve"> </w:t>
      </w:r>
      <w:r w:rsidR="00541300">
        <w:rPr>
          <w:sz w:val="24"/>
          <w:szCs w:val="24"/>
        </w:rPr>
        <w:t xml:space="preserve"> </w:t>
      </w:r>
      <w:r w:rsidR="008D57F4">
        <w:rPr>
          <w:sz w:val="24"/>
          <w:szCs w:val="24"/>
        </w:rPr>
        <w:t xml:space="preserve">Another suggestion is to add </w:t>
      </w:r>
      <w:r w:rsidR="002707BA">
        <w:rPr>
          <w:sz w:val="24"/>
          <w:szCs w:val="24"/>
        </w:rPr>
        <w:t xml:space="preserve">germ detection UV light system specifically </w:t>
      </w:r>
      <w:r w:rsidR="002707BA" w:rsidRPr="003D3630">
        <w:rPr>
          <w:sz w:val="24"/>
          <w:szCs w:val="24"/>
        </w:rPr>
        <w:t>UV Tanning Bulbs</w:t>
      </w:r>
      <w:r w:rsidR="002707BA">
        <w:rPr>
          <w:sz w:val="24"/>
          <w:szCs w:val="24"/>
        </w:rPr>
        <w:t xml:space="preserve"> (use for skin therapy and germ protection) under </w:t>
      </w:r>
      <w:r w:rsidR="001F647F">
        <w:rPr>
          <w:sz w:val="24"/>
          <w:szCs w:val="24"/>
        </w:rPr>
        <w:t>above</w:t>
      </w:r>
      <w:r w:rsidR="002707BA">
        <w:rPr>
          <w:sz w:val="24"/>
          <w:szCs w:val="24"/>
        </w:rPr>
        <w:t xml:space="preserve"> layer of bed’s mattress</w:t>
      </w:r>
      <w:r w:rsidR="001F647F">
        <w:rPr>
          <w:sz w:val="24"/>
          <w:szCs w:val="24"/>
        </w:rPr>
        <w:t xml:space="preserve"> (because of their rough edges and cylinder shape)</w:t>
      </w:r>
      <w:r w:rsidR="002707BA">
        <w:rPr>
          <w:sz w:val="24"/>
          <w:szCs w:val="24"/>
        </w:rPr>
        <w:t xml:space="preserve">. </w:t>
      </w:r>
      <w:r w:rsidR="008D57F4">
        <w:rPr>
          <w:sz w:val="24"/>
          <w:szCs w:val="24"/>
        </w:rPr>
        <w:t xml:space="preserve"> </w:t>
      </w:r>
      <w:r w:rsidR="002707BA">
        <w:rPr>
          <w:sz w:val="24"/>
          <w:szCs w:val="24"/>
        </w:rPr>
        <w:t>As a further improvement, we decide</w:t>
      </w:r>
      <w:r w:rsidR="00CF616C">
        <w:rPr>
          <w:sz w:val="24"/>
          <w:szCs w:val="24"/>
        </w:rPr>
        <w:t xml:space="preserve"> give mobility for Smart bed</w:t>
      </w:r>
      <w:r w:rsidR="002707BA">
        <w:rPr>
          <w:sz w:val="24"/>
          <w:szCs w:val="24"/>
        </w:rPr>
        <w:t xml:space="preserve"> </w:t>
      </w:r>
      <w:r w:rsidR="00CF616C">
        <w:rPr>
          <w:sz w:val="24"/>
          <w:szCs w:val="24"/>
        </w:rPr>
        <w:t>by</w:t>
      </w:r>
      <w:r w:rsidR="002707BA">
        <w:rPr>
          <w:sz w:val="24"/>
          <w:szCs w:val="24"/>
        </w:rPr>
        <w:t xml:space="preserve"> add</w:t>
      </w:r>
      <w:r w:rsidR="00CF616C">
        <w:rPr>
          <w:sz w:val="24"/>
          <w:szCs w:val="24"/>
        </w:rPr>
        <w:t>ing</w:t>
      </w:r>
      <w:r w:rsidR="002707BA">
        <w:rPr>
          <w:sz w:val="24"/>
          <w:szCs w:val="24"/>
        </w:rPr>
        <w:t xml:space="preserve"> high power motors</w:t>
      </w:r>
      <w:r w:rsidR="00CF616C">
        <w:rPr>
          <w:sz w:val="24"/>
          <w:szCs w:val="24"/>
        </w:rPr>
        <w:t xml:space="preserve"> and sensors</w:t>
      </w:r>
      <w:r w:rsidR="008D57F4">
        <w:rPr>
          <w:sz w:val="24"/>
          <w:szCs w:val="24"/>
        </w:rPr>
        <w:t xml:space="preserve"> like Line tracking</w:t>
      </w:r>
      <w:r w:rsidR="00CF616C">
        <w:rPr>
          <w:sz w:val="24"/>
          <w:szCs w:val="24"/>
        </w:rPr>
        <w:t>.</w:t>
      </w:r>
      <w:r w:rsidR="001F647F">
        <w:rPr>
          <w:sz w:val="24"/>
          <w:szCs w:val="24"/>
        </w:rPr>
        <w:t xml:space="preserve"> Consequently, line tracking sensor will require</w:t>
      </w:r>
      <w:r w:rsidR="00CF616C">
        <w:rPr>
          <w:sz w:val="24"/>
          <w:szCs w:val="24"/>
        </w:rPr>
        <w:t xml:space="preserve"> </w:t>
      </w:r>
      <w:r w:rsidR="008D57F4">
        <w:rPr>
          <w:sz w:val="24"/>
          <w:szCs w:val="24"/>
        </w:rPr>
        <w:t xml:space="preserve">Black colored </w:t>
      </w:r>
      <w:r w:rsidR="001F647F">
        <w:rPr>
          <w:sz w:val="24"/>
          <w:szCs w:val="24"/>
        </w:rPr>
        <w:t>rails</w:t>
      </w:r>
      <w:r w:rsidR="008D57F4">
        <w:rPr>
          <w:sz w:val="24"/>
          <w:szCs w:val="24"/>
        </w:rPr>
        <w:t xml:space="preserve"> </w:t>
      </w:r>
      <w:r w:rsidR="001F647F">
        <w:rPr>
          <w:sz w:val="24"/>
          <w:szCs w:val="24"/>
        </w:rPr>
        <w:t>on</w:t>
      </w:r>
      <w:r w:rsidR="008D57F4">
        <w:rPr>
          <w:sz w:val="24"/>
          <w:szCs w:val="24"/>
        </w:rPr>
        <w:t xml:space="preserve"> surface</w:t>
      </w:r>
      <w:r w:rsidR="00973EE1">
        <w:rPr>
          <w:sz w:val="24"/>
          <w:szCs w:val="24"/>
        </w:rPr>
        <w:t>s</w:t>
      </w:r>
      <w:r w:rsidR="008D57F4">
        <w:rPr>
          <w:sz w:val="24"/>
          <w:szCs w:val="24"/>
        </w:rPr>
        <w:t xml:space="preserve"> as an additional requirement</w:t>
      </w:r>
      <w:r w:rsidR="001F647F">
        <w:rPr>
          <w:sz w:val="24"/>
          <w:szCs w:val="24"/>
        </w:rPr>
        <w:t xml:space="preserve"> for</w:t>
      </w:r>
      <w:r w:rsidR="008D57F4">
        <w:rPr>
          <w:sz w:val="24"/>
          <w:szCs w:val="24"/>
        </w:rPr>
        <w:t xml:space="preserve"> path tracking method.   </w:t>
      </w:r>
    </w:p>
    <w:p w14:paraId="6A558A6E" w14:textId="6EAC8044" w:rsidR="002B7AF5" w:rsidRDefault="002B7AF5" w:rsidP="00786D57">
      <w:pPr>
        <w:jc w:val="both"/>
        <w:rPr>
          <w:sz w:val="24"/>
          <w:szCs w:val="24"/>
        </w:rPr>
      </w:pPr>
    </w:p>
    <w:p w14:paraId="6AC19687" w14:textId="1FB8B38E" w:rsidR="002B7AF5" w:rsidRDefault="002B7AF5" w:rsidP="00786D57">
      <w:pPr>
        <w:jc w:val="both"/>
        <w:rPr>
          <w:sz w:val="24"/>
          <w:szCs w:val="24"/>
        </w:rPr>
      </w:pPr>
    </w:p>
    <w:p w14:paraId="0BCD0164" w14:textId="52BB12A6" w:rsidR="002B7AF5" w:rsidRDefault="002B7AF5" w:rsidP="00786D57">
      <w:pPr>
        <w:jc w:val="both"/>
        <w:rPr>
          <w:sz w:val="24"/>
          <w:szCs w:val="24"/>
        </w:rPr>
      </w:pPr>
    </w:p>
    <w:p w14:paraId="6DC7426B" w14:textId="104BF417" w:rsidR="002B7AF5" w:rsidRDefault="002B7AF5" w:rsidP="00786D57">
      <w:pPr>
        <w:jc w:val="both"/>
        <w:rPr>
          <w:sz w:val="24"/>
          <w:szCs w:val="24"/>
        </w:rPr>
      </w:pPr>
    </w:p>
    <w:p w14:paraId="701062F3" w14:textId="77777777" w:rsidR="002B7AF5" w:rsidRDefault="002B7AF5" w:rsidP="002B7AF5">
      <w:pPr>
        <w:keepNext/>
        <w:jc w:val="center"/>
      </w:pPr>
      <w:r>
        <w:rPr>
          <w:noProof/>
          <w:sz w:val="24"/>
          <w:szCs w:val="24"/>
        </w:rPr>
        <w:lastRenderedPageBreak/>
        <w:drawing>
          <wp:inline distT="0" distB="0" distL="0" distR="0" wp14:anchorId="26A353AD" wp14:editId="6AA0832C">
            <wp:extent cx="3286125" cy="20064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11641" cy="2022012"/>
                    </a:xfrm>
                    <a:prstGeom prst="rect">
                      <a:avLst/>
                    </a:prstGeom>
                    <a:noFill/>
                    <a:ln>
                      <a:noFill/>
                    </a:ln>
                  </pic:spPr>
                </pic:pic>
              </a:graphicData>
            </a:graphic>
          </wp:inline>
        </w:drawing>
      </w:r>
    </w:p>
    <w:p w14:paraId="4CDFDB84" w14:textId="0AB16EBE" w:rsidR="002B7AF5" w:rsidRDefault="002B7AF5" w:rsidP="002B7AF5">
      <w:pPr>
        <w:pStyle w:val="Caption"/>
        <w:jc w:val="center"/>
        <w:rPr>
          <w:sz w:val="24"/>
          <w:szCs w:val="24"/>
        </w:rPr>
      </w:pPr>
      <w:r>
        <w:t xml:space="preserve">Figure </w:t>
      </w:r>
      <w:fldSimple w:instr=" SEQ Figure \* ARABIC ">
        <w:r w:rsidR="005E3100">
          <w:rPr>
            <w:noProof/>
          </w:rPr>
          <w:t>5</w:t>
        </w:r>
      </w:fldSimple>
      <w:r>
        <w:t>: Ultra-Wideband Module</w:t>
      </w:r>
    </w:p>
    <w:p w14:paraId="7181C796" w14:textId="77777777" w:rsidR="002B7AF5" w:rsidRDefault="002B7AF5" w:rsidP="002B7AF5">
      <w:pPr>
        <w:pStyle w:val="Heading1"/>
        <w:jc w:val="center"/>
      </w:pPr>
      <w:r>
        <w:rPr>
          <w:noProof/>
        </w:rPr>
        <w:drawing>
          <wp:inline distT="0" distB="0" distL="0" distR="0" wp14:anchorId="1599D8AF" wp14:editId="242514FB">
            <wp:extent cx="3457575" cy="2586266"/>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61680" cy="2589337"/>
                    </a:xfrm>
                    <a:prstGeom prst="rect">
                      <a:avLst/>
                    </a:prstGeom>
                    <a:noFill/>
                    <a:ln>
                      <a:noFill/>
                    </a:ln>
                  </pic:spPr>
                </pic:pic>
              </a:graphicData>
            </a:graphic>
          </wp:inline>
        </w:drawing>
      </w:r>
    </w:p>
    <w:p w14:paraId="3F21B16C" w14:textId="519A3379" w:rsidR="002B7AF5" w:rsidRDefault="002B7AF5" w:rsidP="002B7AF5">
      <w:pPr>
        <w:pStyle w:val="Caption"/>
        <w:jc w:val="center"/>
      </w:pPr>
      <w:r>
        <w:t xml:space="preserve">Figure </w:t>
      </w:r>
      <w:fldSimple w:instr=" SEQ Figure \* ARABIC ">
        <w:r w:rsidR="005E3100">
          <w:rPr>
            <w:noProof/>
          </w:rPr>
          <w:t>6</w:t>
        </w:r>
      </w:fldSimple>
      <w:r>
        <w:t>:ESP8266 Wi-Fi Module</w:t>
      </w:r>
    </w:p>
    <w:p w14:paraId="1741A377" w14:textId="77777777" w:rsidR="002B7AF5" w:rsidRDefault="002B7AF5" w:rsidP="002B7AF5">
      <w:pPr>
        <w:keepNext/>
        <w:jc w:val="center"/>
      </w:pPr>
      <w:r>
        <w:rPr>
          <w:noProof/>
        </w:rPr>
        <w:drawing>
          <wp:inline distT="0" distB="0" distL="0" distR="0" wp14:anchorId="5709779D" wp14:editId="710B756D">
            <wp:extent cx="2133600" cy="238107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8781" cy="2386853"/>
                    </a:xfrm>
                    <a:prstGeom prst="rect">
                      <a:avLst/>
                    </a:prstGeom>
                    <a:noFill/>
                    <a:ln>
                      <a:noFill/>
                    </a:ln>
                  </pic:spPr>
                </pic:pic>
              </a:graphicData>
            </a:graphic>
          </wp:inline>
        </w:drawing>
      </w:r>
    </w:p>
    <w:p w14:paraId="351F3810" w14:textId="4AB6B286" w:rsidR="002B7AF5" w:rsidRDefault="002B7AF5" w:rsidP="002B7AF5">
      <w:pPr>
        <w:pStyle w:val="Caption"/>
        <w:jc w:val="center"/>
      </w:pPr>
      <w:r>
        <w:t xml:space="preserve">Figure </w:t>
      </w:r>
      <w:fldSimple w:instr=" SEQ Figure \* ARABIC ">
        <w:r w:rsidR="005E3100">
          <w:rPr>
            <w:noProof/>
          </w:rPr>
          <w:t>7</w:t>
        </w:r>
      </w:fldSimple>
      <w:r>
        <w:t>: Nurse Call Emergency System</w:t>
      </w:r>
    </w:p>
    <w:p w14:paraId="47BB4901" w14:textId="43CA8CA1" w:rsidR="002B7AF5" w:rsidRDefault="002B7AF5" w:rsidP="002B7AF5"/>
    <w:p w14:paraId="0782648A" w14:textId="77777777" w:rsidR="005E3100" w:rsidRDefault="002B7AF5" w:rsidP="005E3100">
      <w:pPr>
        <w:keepNext/>
        <w:jc w:val="center"/>
      </w:pPr>
      <w:r>
        <w:rPr>
          <w:noProof/>
        </w:rPr>
        <w:lastRenderedPageBreak/>
        <w:drawing>
          <wp:inline distT="0" distB="0" distL="0" distR="0" wp14:anchorId="4AF777BA" wp14:editId="0452B4B3">
            <wp:extent cx="2447925" cy="24479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7925" cy="2447925"/>
                    </a:xfrm>
                    <a:prstGeom prst="rect">
                      <a:avLst/>
                    </a:prstGeom>
                    <a:noFill/>
                    <a:ln>
                      <a:noFill/>
                    </a:ln>
                  </pic:spPr>
                </pic:pic>
              </a:graphicData>
            </a:graphic>
          </wp:inline>
        </w:drawing>
      </w:r>
    </w:p>
    <w:p w14:paraId="4C81E816" w14:textId="710541E2" w:rsidR="002B7AF5" w:rsidRDefault="005E3100" w:rsidP="005E3100">
      <w:pPr>
        <w:pStyle w:val="Caption"/>
        <w:jc w:val="center"/>
      </w:pPr>
      <w:r>
        <w:t xml:space="preserve">Figure </w:t>
      </w:r>
      <w:fldSimple w:instr=" SEQ Figure \* ARABIC ">
        <w:r>
          <w:rPr>
            <w:noProof/>
          </w:rPr>
          <w:t>8</w:t>
        </w:r>
      </w:fldSimple>
      <w:r>
        <w:t>:Line Tracking Sensor</w:t>
      </w:r>
    </w:p>
    <w:p w14:paraId="1613AB4B" w14:textId="77777777" w:rsidR="005E3100" w:rsidRDefault="005E3100" w:rsidP="005E3100">
      <w:pPr>
        <w:keepNext/>
        <w:jc w:val="center"/>
      </w:pPr>
      <w:r>
        <w:rPr>
          <w:noProof/>
        </w:rPr>
        <w:drawing>
          <wp:inline distT="0" distB="0" distL="0" distR="0" wp14:anchorId="33DF6B89" wp14:editId="5FF66D9A">
            <wp:extent cx="2609850" cy="2430811"/>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r="39263"/>
                    <a:stretch/>
                  </pic:blipFill>
                  <pic:spPr bwMode="auto">
                    <a:xfrm>
                      <a:off x="0" y="0"/>
                      <a:ext cx="2616258" cy="2436779"/>
                    </a:xfrm>
                    <a:prstGeom prst="rect">
                      <a:avLst/>
                    </a:prstGeom>
                    <a:noFill/>
                    <a:ln>
                      <a:noFill/>
                    </a:ln>
                    <a:extLst>
                      <a:ext uri="{53640926-AAD7-44D8-BBD7-CCE9431645EC}">
                        <a14:shadowObscured xmlns:a14="http://schemas.microsoft.com/office/drawing/2010/main"/>
                      </a:ext>
                    </a:extLst>
                  </pic:spPr>
                </pic:pic>
              </a:graphicData>
            </a:graphic>
          </wp:inline>
        </w:drawing>
      </w:r>
    </w:p>
    <w:p w14:paraId="133C4AAE" w14:textId="5AE4E78B" w:rsidR="005E3100" w:rsidRDefault="005E3100" w:rsidP="005E3100">
      <w:pPr>
        <w:pStyle w:val="Caption"/>
        <w:jc w:val="center"/>
      </w:pPr>
      <w:r>
        <w:t xml:space="preserve">Figure </w:t>
      </w:r>
      <w:fldSimple w:instr=" SEQ Figure \* ARABIC ">
        <w:r>
          <w:rPr>
            <w:noProof/>
          </w:rPr>
          <w:t>9</w:t>
        </w:r>
      </w:fldSimple>
      <w:r>
        <w:t>: High Power Sensor Motors</w:t>
      </w:r>
    </w:p>
    <w:p w14:paraId="25CF837B" w14:textId="77777777" w:rsidR="005E3100" w:rsidRDefault="005E3100" w:rsidP="005E3100">
      <w:pPr>
        <w:keepNext/>
        <w:jc w:val="center"/>
      </w:pPr>
      <w:r>
        <w:rPr>
          <w:noProof/>
        </w:rPr>
        <w:drawing>
          <wp:inline distT="0" distB="0" distL="0" distR="0" wp14:anchorId="17A17E5E" wp14:editId="570F876F">
            <wp:extent cx="2009775" cy="20097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2009775" cy="2009775"/>
                    </a:xfrm>
                    <a:prstGeom prst="rect">
                      <a:avLst/>
                    </a:prstGeom>
                    <a:noFill/>
                    <a:ln>
                      <a:noFill/>
                    </a:ln>
                  </pic:spPr>
                </pic:pic>
              </a:graphicData>
            </a:graphic>
          </wp:inline>
        </w:drawing>
      </w:r>
    </w:p>
    <w:p w14:paraId="76E6AF0C" w14:textId="7B9A5878" w:rsidR="005E3100" w:rsidRPr="005E3100" w:rsidRDefault="005E3100" w:rsidP="005E3100">
      <w:pPr>
        <w:pStyle w:val="Caption"/>
        <w:jc w:val="center"/>
      </w:pPr>
      <w:r>
        <w:t xml:space="preserve">Figure </w:t>
      </w:r>
      <w:fldSimple w:instr=" SEQ Figure \* ARABIC ">
        <w:r>
          <w:rPr>
            <w:noProof/>
          </w:rPr>
          <w:t>10</w:t>
        </w:r>
      </w:fldSimple>
      <w:r>
        <w:t xml:space="preserve">: </w:t>
      </w:r>
      <w:r w:rsidRPr="00D766A1">
        <w:t>UV Tanning Bulbs</w:t>
      </w:r>
    </w:p>
    <w:p w14:paraId="61E6F53E" w14:textId="2A37F0E8" w:rsidR="003F65F0" w:rsidRDefault="00FF0B41" w:rsidP="00CF616C">
      <w:pPr>
        <w:pStyle w:val="Heading1"/>
      </w:pPr>
      <w:r>
        <w:lastRenderedPageBreak/>
        <w:t>FEATURES</w:t>
      </w:r>
      <w:r w:rsidR="00CF616C">
        <w:t xml:space="preserve"> </w:t>
      </w:r>
      <w:r>
        <w:t>WITH</w:t>
      </w:r>
      <w:r w:rsidR="00CF616C">
        <w:t xml:space="preserve"> REASONS</w:t>
      </w:r>
      <w:r w:rsidR="003F65F0">
        <w:t xml:space="preserve"> </w:t>
      </w:r>
    </w:p>
    <w:p w14:paraId="4F6C5249" w14:textId="24CE1FEB" w:rsidR="00411D29" w:rsidRPr="00FF0B41" w:rsidRDefault="00B13A11" w:rsidP="00FF0B41">
      <w:pPr>
        <w:pStyle w:val="ListParagraph"/>
        <w:numPr>
          <w:ilvl w:val="0"/>
          <w:numId w:val="8"/>
        </w:numPr>
        <w:jc w:val="both"/>
        <w:rPr>
          <w:sz w:val="24"/>
          <w:szCs w:val="24"/>
        </w:rPr>
      </w:pPr>
      <w:r w:rsidRPr="00FF0B41">
        <w:rPr>
          <w:sz w:val="24"/>
          <w:szCs w:val="24"/>
        </w:rPr>
        <w:t xml:space="preserve">ICU is the most prioritized section and required more attention in any hospital. Therefor hospitals use more facilities and advanced devices such as bedside monitors, ventilator, Endotracheal Tubes, </w:t>
      </w:r>
      <w:r w:rsidR="008E3155" w:rsidRPr="00FF0B41">
        <w:rPr>
          <w:sz w:val="24"/>
          <w:szCs w:val="24"/>
        </w:rPr>
        <w:t>Intravenous Infusion Pump, Indwelling Urinary Catheter (IDC) like wise. Normally, those devices are contained around and nearby a patient’s bed. In some cases, patient’s beds are assembled with above devices. The system we suggest is completely novel design that uses existing technologies</w:t>
      </w:r>
      <w:r w:rsidR="00DB6817" w:rsidRPr="00FF0B41">
        <w:rPr>
          <w:sz w:val="24"/>
          <w:szCs w:val="24"/>
        </w:rPr>
        <w:t xml:space="preserve"> and applications</w:t>
      </w:r>
      <w:r w:rsidR="008E3155" w:rsidRPr="00FF0B41">
        <w:rPr>
          <w:sz w:val="24"/>
          <w:szCs w:val="24"/>
        </w:rPr>
        <w:t xml:space="preserve"> to improve comport, health and satisfaction of the patient.</w:t>
      </w:r>
      <w:r w:rsidR="00DB6817" w:rsidRPr="00FF0B41">
        <w:rPr>
          <w:sz w:val="24"/>
          <w:szCs w:val="24"/>
        </w:rPr>
        <w:t xml:space="preserve"> </w:t>
      </w:r>
      <w:r w:rsidR="008E3155" w:rsidRPr="00FF0B41">
        <w:rPr>
          <w:sz w:val="24"/>
          <w:szCs w:val="24"/>
        </w:rPr>
        <w:t xml:space="preserve"> </w:t>
      </w:r>
      <w:r w:rsidR="00C96272" w:rsidRPr="00FF0B41">
        <w:rPr>
          <w:sz w:val="24"/>
          <w:szCs w:val="24"/>
        </w:rPr>
        <w:t>Mainly the proposed design will focus on interconnecting ICU peripherals and given common interface</w:t>
      </w:r>
      <w:r w:rsidR="00CB6A31" w:rsidRPr="00FF0B41">
        <w:rPr>
          <w:sz w:val="24"/>
          <w:szCs w:val="24"/>
        </w:rPr>
        <w:t xml:space="preserve"> (These kinds of interfaces available in some existing ICU beds)</w:t>
      </w:r>
      <w:r w:rsidR="00C96272" w:rsidRPr="00FF0B41">
        <w:rPr>
          <w:sz w:val="24"/>
          <w:szCs w:val="24"/>
        </w:rPr>
        <w:t xml:space="preserve"> to monitor each necessary information. Doing so it can track patient’s critical conditions</w:t>
      </w:r>
      <w:r w:rsidR="00CB6A31" w:rsidRPr="00FF0B41">
        <w:rPr>
          <w:sz w:val="24"/>
          <w:szCs w:val="24"/>
        </w:rPr>
        <w:t xml:space="preserve"> and alert using emergency alert mechanism which we supposed to attach proposed system.  </w:t>
      </w:r>
      <w:r w:rsidR="008F3A4D" w:rsidRPr="00FF0B41">
        <w:rPr>
          <w:sz w:val="24"/>
          <w:szCs w:val="24"/>
        </w:rPr>
        <w:t xml:space="preserve"> </w:t>
      </w:r>
    </w:p>
    <w:p w14:paraId="5A092DC4" w14:textId="6629BF45" w:rsidR="000E156A" w:rsidRPr="00FF0B41" w:rsidRDefault="000E156A" w:rsidP="00FF0B41">
      <w:pPr>
        <w:pStyle w:val="ListParagraph"/>
        <w:numPr>
          <w:ilvl w:val="0"/>
          <w:numId w:val="8"/>
        </w:numPr>
        <w:jc w:val="both"/>
        <w:rPr>
          <w:sz w:val="24"/>
          <w:szCs w:val="24"/>
        </w:rPr>
      </w:pPr>
      <w:r w:rsidRPr="00FF0B41">
        <w:rPr>
          <w:sz w:val="24"/>
          <w:szCs w:val="24"/>
        </w:rPr>
        <w:t>Emergency alert system will use to pre identify patient’s critical conditions.</w:t>
      </w:r>
      <w:r w:rsidR="005E3100">
        <w:rPr>
          <w:sz w:val="24"/>
          <w:szCs w:val="24"/>
        </w:rPr>
        <w:t xml:space="preserve"> Nurse Call systems are widely </w:t>
      </w:r>
      <w:r w:rsidR="009A137D">
        <w:rPr>
          <w:sz w:val="24"/>
          <w:szCs w:val="24"/>
        </w:rPr>
        <w:t>using</w:t>
      </w:r>
      <w:bookmarkStart w:id="0" w:name="_GoBack"/>
      <w:bookmarkEnd w:id="0"/>
      <w:r w:rsidR="005E3100">
        <w:rPr>
          <w:sz w:val="24"/>
          <w:szCs w:val="24"/>
        </w:rPr>
        <w:t xml:space="preserve"> in Hospital environments to detect patient’s emergency conditions. </w:t>
      </w:r>
      <w:r w:rsidRPr="00FF0B41">
        <w:rPr>
          <w:sz w:val="24"/>
          <w:szCs w:val="24"/>
        </w:rPr>
        <w:t xml:space="preserve">It will help to get attention of responsible persons when it is necessary. </w:t>
      </w:r>
    </w:p>
    <w:p w14:paraId="2B91E8A0" w14:textId="7C7B9704" w:rsidR="000E156A" w:rsidRPr="00FF0B41" w:rsidRDefault="00973EE1" w:rsidP="00FF0B41">
      <w:pPr>
        <w:pStyle w:val="ListParagraph"/>
        <w:numPr>
          <w:ilvl w:val="0"/>
          <w:numId w:val="8"/>
        </w:numPr>
        <w:jc w:val="both"/>
        <w:rPr>
          <w:sz w:val="24"/>
          <w:szCs w:val="24"/>
        </w:rPr>
      </w:pPr>
      <w:r w:rsidRPr="00FF0B41">
        <w:rPr>
          <w:sz w:val="24"/>
          <w:szCs w:val="24"/>
        </w:rPr>
        <w:t xml:space="preserve">Wi-Fi </w:t>
      </w:r>
      <w:r w:rsidR="00E83E02" w:rsidRPr="00FF0B41">
        <w:rPr>
          <w:sz w:val="24"/>
          <w:szCs w:val="24"/>
        </w:rPr>
        <w:t xml:space="preserve">based sensing system for </w:t>
      </w:r>
      <w:r w:rsidRPr="00FF0B41">
        <w:rPr>
          <w:sz w:val="24"/>
          <w:szCs w:val="24"/>
        </w:rPr>
        <w:t>r</w:t>
      </w:r>
      <w:r w:rsidR="000E156A" w:rsidRPr="00FF0B41">
        <w:rPr>
          <w:sz w:val="24"/>
          <w:szCs w:val="24"/>
        </w:rPr>
        <w:t>emote connectivity is an</w:t>
      </w:r>
      <w:r w:rsidR="00A32C2E" w:rsidRPr="00FF0B41">
        <w:rPr>
          <w:sz w:val="24"/>
          <w:szCs w:val="24"/>
        </w:rPr>
        <w:t>o</w:t>
      </w:r>
      <w:r w:rsidR="000E156A" w:rsidRPr="00FF0B41">
        <w:rPr>
          <w:sz w:val="24"/>
          <w:szCs w:val="24"/>
        </w:rPr>
        <w:t xml:space="preserve">ther facility that can work along with emergency alert systems. </w:t>
      </w:r>
      <w:r w:rsidR="00E83E02" w:rsidRPr="00FF0B41">
        <w:rPr>
          <w:sz w:val="24"/>
          <w:szCs w:val="24"/>
        </w:rPr>
        <w:t xml:space="preserve">Considering the requirement of range, high bandwidth communication and power efficiency, technology like UWB (Ultra-Wideband) will be used to detect individual Wi-Fi module that assign for each smart bed. </w:t>
      </w:r>
      <w:r w:rsidR="000E156A" w:rsidRPr="00FF0B41">
        <w:rPr>
          <w:sz w:val="24"/>
          <w:szCs w:val="24"/>
        </w:rPr>
        <w:t>These devices additionally allow hospital staff to remotely monitor patients</w:t>
      </w:r>
      <w:r w:rsidR="00E83E02" w:rsidRPr="00FF0B41">
        <w:rPr>
          <w:sz w:val="24"/>
          <w:szCs w:val="24"/>
        </w:rPr>
        <w:t>, video conference with operational staff</w:t>
      </w:r>
      <w:r w:rsidR="000E156A" w:rsidRPr="00FF0B41">
        <w:rPr>
          <w:sz w:val="24"/>
          <w:szCs w:val="24"/>
        </w:rPr>
        <w:t xml:space="preserve"> and even allows to get</w:t>
      </w:r>
      <w:r w:rsidR="00A32C2E" w:rsidRPr="00FF0B41">
        <w:rPr>
          <w:sz w:val="24"/>
          <w:szCs w:val="24"/>
        </w:rPr>
        <w:t xml:space="preserve"> emergency alerts. This facility can further improve to establish remotely </w:t>
      </w:r>
      <w:r w:rsidR="00673BB8" w:rsidRPr="00FF0B41">
        <w:rPr>
          <w:sz w:val="24"/>
          <w:szCs w:val="24"/>
        </w:rPr>
        <w:t>checkup</w:t>
      </w:r>
      <w:r w:rsidR="00A32C2E" w:rsidRPr="00FF0B41">
        <w:rPr>
          <w:sz w:val="24"/>
          <w:szCs w:val="24"/>
        </w:rPr>
        <w:t xml:space="preserve"> patients.  </w:t>
      </w:r>
      <w:r w:rsidR="000E156A" w:rsidRPr="00FF0B41">
        <w:rPr>
          <w:sz w:val="24"/>
          <w:szCs w:val="24"/>
        </w:rPr>
        <w:t xml:space="preserve">    </w:t>
      </w:r>
    </w:p>
    <w:p w14:paraId="51E40C86" w14:textId="6167B47F" w:rsidR="00F23076" w:rsidRPr="00FF0B41" w:rsidRDefault="00411D29" w:rsidP="00FF0B41">
      <w:pPr>
        <w:pStyle w:val="ListParagraph"/>
        <w:numPr>
          <w:ilvl w:val="0"/>
          <w:numId w:val="8"/>
        </w:numPr>
        <w:jc w:val="both"/>
        <w:rPr>
          <w:sz w:val="24"/>
          <w:szCs w:val="24"/>
        </w:rPr>
      </w:pPr>
      <w:r w:rsidRPr="00FF0B41">
        <w:rPr>
          <w:sz w:val="24"/>
          <w:szCs w:val="24"/>
        </w:rPr>
        <w:t>ICU rooms need to sanitize frequently in order to keep them germs free. Sanitization ICU rooms</w:t>
      </w:r>
      <w:r w:rsidR="008F3A4D" w:rsidRPr="00FF0B41">
        <w:rPr>
          <w:sz w:val="24"/>
          <w:szCs w:val="24"/>
        </w:rPr>
        <w:t xml:space="preserve"> </w:t>
      </w:r>
      <w:r w:rsidRPr="00FF0B41">
        <w:rPr>
          <w:sz w:val="24"/>
          <w:szCs w:val="24"/>
        </w:rPr>
        <w:t>happens in daily basis and required</w:t>
      </w:r>
      <w:r w:rsidR="005C754F" w:rsidRPr="00FF0B41">
        <w:rPr>
          <w:sz w:val="24"/>
          <w:szCs w:val="24"/>
        </w:rPr>
        <w:t xml:space="preserve"> to follow</w:t>
      </w:r>
      <w:r w:rsidRPr="00FF0B41">
        <w:rPr>
          <w:sz w:val="24"/>
          <w:szCs w:val="24"/>
        </w:rPr>
        <w:t xml:space="preserve"> </w:t>
      </w:r>
      <w:r w:rsidR="00564A06" w:rsidRPr="00FF0B41">
        <w:rPr>
          <w:sz w:val="24"/>
          <w:szCs w:val="24"/>
        </w:rPr>
        <w:t xml:space="preserve">predefined set of </w:t>
      </w:r>
      <w:r w:rsidR="005C754F" w:rsidRPr="00FF0B41">
        <w:rPr>
          <w:sz w:val="24"/>
          <w:szCs w:val="24"/>
        </w:rPr>
        <w:t>guidelines</w:t>
      </w:r>
      <w:r w:rsidR="00564A06" w:rsidRPr="00FF0B41">
        <w:rPr>
          <w:sz w:val="24"/>
          <w:szCs w:val="24"/>
        </w:rPr>
        <w:t xml:space="preserve">. However, we suggest </w:t>
      </w:r>
      <w:r w:rsidR="009F39CE" w:rsidRPr="00FF0B41">
        <w:rPr>
          <w:sz w:val="24"/>
          <w:szCs w:val="24"/>
        </w:rPr>
        <w:t>using</w:t>
      </w:r>
      <w:r w:rsidR="00564A06" w:rsidRPr="00FF0B41">
        <w:rPr>
          <w:sz w:val="24"/>
          <w:szCs w:val="24"/>
        </w:rPr>
        <w:t xml:space="preserve"> </w:t>
      </w:r>
      <w:r w:rsidR="009F39CE" w:rsidRPr="00FF0B41">
        <w:rPr>
          <w:sz w:val="24"/>
          <w:szCs w:val="24"/>
        </w:rPr>
        <w:t>UV light system to detect and destroy germs.</w:t>
      </w:r>
      <w:r w:rsidR="003D3630" w:rsidRPr="00FF0B41">
        <w:rPr>
          <w:sz w:val="24"/>
          <w:szCs w:val="24"/>
        </w:rPr>
        <w:t xml:space="preserve"> </w:t>
      </w:r>
      <w:r w:rsidR="005C754F" w:rsidRPr="00FF0B41">
        <w:rPr>
          <w:sz w:val="24"/>
          <w:szCs w:val="24"/>
        </w:rPr>
        <w:t xml:space="preserve">One suggestion was </w:t>
      </w:r>
      <w:r w:rsidR="005C754F" w:rsidRPr="00FF0B41">
        <w:rPr>
          <w:sz w:val="24"/>
          <w:szCs w:val="24"/>
        </w:rPr>
        <w:t xml:space="preserve">UVC light system which emit waves with harmful wavelength between 200 and 280 nanometers </w:t>
      </w:r>
      <w:r w:rsidR="005C754F" w:rsidRPr="00FF0B41">
        <w:rPr>
          <w:sz w:val="24"/>
          <w:szCs w:val="24"/>
        </w:rPr>
        <w:t>which uses in some hospitals to sanitize under evacuate conditions.</w:t>
      </w:r>
      <w:r w:rsidR="009F39CE" w:rsidRPr="00FF0B41">
        <w:rPr>
          <w:sz w:val="24"/>
          <w:szCs w:val="24"/>
        </w:rPr>
        <w:t xml:space="preserve"> </w:t>
      </w:r>
      <w:r w:rsidR="005C754F" w:rsidRPr="00FF0B41">
        <w:rPr>
          <w:sz w:val="24"/>
          <w:szCs w:val="24"/>
        </w:rPr>
        <w:t xml:space="preserve">However, </w:t>
      </w:r>
      <w:r w:rsidR="003D3630" w:rsidRPr="00FF0B41">
        <w:rPr>
          <w:sz w:val="24"/>
          <w:szCs w:val="24"/>
        </w:rPr>
        <w:t>UV Tanning Bulbs are majorly using in skin light therapy machines</w:t>
      </w:r>
      <w:r w:rsidR="005C754F" w:rsidRPr="00FF0B41">
        <w:rPr>
          <w:sz w:val="24"/>
          <w:szCs w:val="24"/>
        </w:rPr>
        <w:t xml:space="preserve"> and use safer wavelength of Ultraviolet signals</w:t>
      </w:r>
      <w:r w:rsidR="003D3630" w:rsidRPr="00FF0B41">
        <w:rPr>
          <w:sz w:val="24"/>
          <w:szCs w:val="24"/>
        </w:rPr>
        <w:t>.</w:t>
      </w:r>
      <w:r w:rsidR="008F3A4D" w:rsidRPr="00FF0B41">
        <w:rPr>
          <w:sz w:val="24"/>
          <w:szCs w:val="24"/>
        </w:rPr>
        <w:t xml:space="preserve"> </w:t>
      </w:r>
      <w:r w:rsidR="003D3630" w:rsidRPr="00FF0B41">
        <w:rPr>
          <w:sz w:val="24"/>
          <w:szCs w:val="24"/>
        </w:rPr>
        <w:t xml:space="preserve">Bar shaped UV tanning bulbs </w:t>
      </w:r>
      <w:r w:rsidR="009F39CE" w:rsidRPr="00FF0B41">
        <w:rPr>
          <w:sz w:val="24"/>
          <w:szCs w:val="24"/>
        </w:rPr>
        <w:t xml:space="preserve">can </w:t>
      </w:r>
      <w:r w:rsidR="003D3630" w:rsidRPr="00FF0B41">
        <w:rPr>
          <w:sz w:val="24"/>
          <w:szCs w:val="24"/>
        </w:rPr>
        <w:t>be placed under layer</w:t>
      </w:r>
      <w:r w:rsidR="00F23076" w:rsidRPr="00FF0B41">
        <w:rPr>
          <w:sz w:val="24"/>
          <w:szCs w:val="24"/>
        </w:rPr>
        <w:t>s</w:t>
      </w:r>
      <w:r w:rsidR="003D3630" w:rsidRPr="00FF0B41">
        <w:rPr>
          <w:sz w:val="24"/>
          <w:szCs w:val="24"/>
        </w:rPr>
        <w:t xml:space="preserve"> of</w:t>
      </w:r>
      <w:r w:rsidR="009F39CE" w:rsidRPr="00FF0B41">
        <w:rPr>
          <w:sz w:val="24"/>
          <w:szCs w:val="24"/>
        </w:rPr>
        <w:t xml:space="preserve"> bed or front layer of the proposed bed. Doing so we can reduce some amount sanitization procedures and this system may enough to protect patients from germ infections</w:t>
      </w:r>
      <w:r w:rsidR="005C754F" w:rsidRPr="00FF0B41">
        <w:rPr>
          <w:sz w:val="24"/>
          <w:szCs w:val="24"/>
        </w:rPr>
        <w:t xml:space="preserve"> such as </w:t>
      </w:r>
      <w:r w:rsidR="005C754F" w:rsidRPr="00FF0B41">
        <w:rPr>
          <w:sz w:val="24"/>
          <w:szCs w:val="24"/>
        </w:rPr>
        <w:t>bacteria that could lead to yeast infections</w:t>
      </w:r>
      <w:r w:rsidR="001B5F9F" w:rsidRPr="00FF0B41">
        <w:rPr>
          <w:sz w:val="24"/>
          <w:szCs w:val="24"/>
        </w:rPr>
        <w:t>, viruses and many other infections</w:t>
      </w:r>
      <w:r w:rsidR="005C754F" w:rsidRPr="00FF0B41">
        <w:rPr>
          <w:sz w:val="24"/>
          <w:szCs w:val="24"/>
        </w:rPr>
        <w:t>.</w:t>
      </w:r>
      <w:r w:rsidR="009F39CE" w:rsidRPr="00FF0B41">
        <w:rPr>
          <w:sz w:val="24"/>
          <w:szCs w:val="24"/>
        </w:rPr>
        <w:t xml:space="preserve"> </w:t>
      </w:r>
      <w:r w:rsidR="0076148D" w:rsidRPr="00FF0B41">
        <w:rPr>
          <w:sz w:val="24"/>
          <w:szCs w:val="24"/>
        </w:rPr>
        <w:t xml:space="preserve">Therefor it can give more protection comparing to typical soap and sanitizer products. </w:t>
      </w:r>
    </w:p>
    <w:p w14:paraId="5B9AD6EC" w14:textId="1F63E4D0" w:rsidR="00BF316B" w:rsidRPr="009B276A" w:rsidRDefault="001B5F9F" w:rsidP="00A32C2E">
      <w:pPr>
        <w:pStyle w:val="ListParagraph"/>
        <w:numPr>
          <w:ilvl w:val="0"/>
          <w:numId w:val="8"/>
        </w:numPr>
        <w:jc w:val="both"/>
        <w:rPr>
          <w:sz w:val="24"/>
          <w:szCs w:val="24"/>
        </w:rPr>
      </w:pPr>
      <w:r w:rsidRPr="00FF0B41">
        <w:rPr>
          <w:sz w:val="24"/>
          <w:szCs w:val="24"/>
        </w:rPr>
        <w:t xml:space="preserve">Hospitals often requests maintainable beds for their use </w:t>
      </w:r>
      <w:r w:rsidR="00686FE1" w:rsidRPr="00FF0B41">
        <w:rPr>
          <w:sz w:val="24"/>
          <w:szCs w:val="24"/>
        </w:rPr>
        <w:t xml:space="preserve">which is important for comport working ground. Considering a normal smart bed, they consist of considerable amount of weight with limited movable options such as rotate or shrink like wise. However, those type of beds don’t have and don’t require much horizontal movable options. It’s </w:t>
      </w:r>
      <w:r w:rsidR="00686FE1" w:rsidRPr="00FF0B41">
        <w:rPr>
          <w:sz w:val="24"/>
          <w:szCs w:val="24"/>
        </w:rPr>
        <w:lastRenderedPageBreak/>
        <w:t xml:space="preserve">completely opposite in hospital background and it requires movable options. By adding high Power motors, we can </w:t>
      </w:r>
      <w:r w:rsidR="00FF0B41" w:rsidRPr="00FF0B41">
        <w:rPr>
          <w:sz w:val="24"/>
          <w:szCs w:val="24"/>
        </w:rPr>
        <w:t>solve above problem. This facility can be further improved by adding line detecting sensors to automatically detect path</w:t>
      </w:r>
      <w:r w:rsidR="00686FE1" w:rsidRPr="00FF0B41">
        <w:rPr>
          <w:sz w:val="24"/>
          <w:szCs w:val="24"/>
        </w:rPr>
        <w:t xml:space="preserve"> </w:t>
      </w:r>
      <w:r w:rsidR="00FF0B41" w:rsidRPr="00FF0B41">
        <w:rPr>
          <w:sz w:val="24"/>
          <w:szCs w:val="24"/>
        </w:rPr>
        <w:t>(dark colored rails on surfaces) which is viable for hospital environments. Even further it can use with Wi-Fi module to remotely control the smart bed.</w:t>
      </w:r>
    </w:p>
    <w:p w14:paraId="4B560806" w14:textId="2A0130C0" w:rsidR="00550C1E" w:rsidRDefault="009B276A" w:rsidP="009B276A">
      <w:pPr>
        <w:pStyle w:val="Title"/>
      </w:pPr>
      <w:r>
        <w:t xml:space="preserve">BIBLIOGRAPHY </w:t>
      </w:r>
    </w:p>
    <w:p w14:paraId="294B742D" w14:textId="06574333" w:rsidR="00280049" w:rsidRPr="00280049" w:rsidRDefault="00280049" w:rsidP="00280049">
      <w:pPr>
        <w:widowControl w:val="0"/>
        <w:autoSpaceDE w:val="0"/>
        <w:autoSpaceDN w:val="0"/>
        <w:adjustRightInd w:val="0"/>
        <w:spacing w:line="240" w:lineRule="auto"/>
        <w:rPr>
          <w:rFonts w:ascii="Calibri" w:hAnsi="Calibri" w:cs="Times New Roman"/>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80049">
        <w:rPr>
          <w:rFonts w:ascii="Calibri" w:hAnsi="Calibri" w:cs="Times New Roman"/>
          <w:i/>
          <w:iCs/>
          <w:noProof/>
          <w:sz w:val="24"/>
          <w:szCs w:val="24"/>
        </w:rPr>
        <w:t>MODE</w:t>
      </w:r>
      <w:r w:rsidRPr="00280049">
        <w:rPr>
          <w:rFonts w:ascii="Calibri" w:hAnsi="Calibri" w:cs="Times New Roman"/>
          <w:noProof/>
          <w:sz w:val="24"/>
          <w:szCs w:val="24"/>
        </w:rPr>
        <w:t xml:space="preserve"> (no date). Available at: https://www.modebeds.co.uk/contact-us/.</w:t>
      </w:r>
    </w:p>
    <w:p w14:paraId="4EB4A290" w14:textId="77777777" w:rsidR="00280049" w:rsidRPr="00280049" w:rsidRDefault="00280049" w:rsidP="00280049">
      <w:pPr>
        <w:widowControl w:val="0"/>
        <w:autoSpaceDE w:val="0"/>
        <w:autoSpaceDN w:val="0"/>
        <w:adjustRightInd w:val="0"/>
        <w:spacing w:line="240" w:lineRule="auto"/>
        <w:rPr>
          <w:rFonts w:ascii="Calibri" w:hAnsi="Calibri"/>
          <w:noProof/>
          <w:sz w:val="24"/>
        </w:rPr>
      </w:pPr>
      <w:r w:rsidRPr="00280049">
        <w:rPr>
          <w:rFonts w:ascii="Calibri" w:hAnsi="Calibri" w:cs="Times New Roman"/>
          <w:i/>
          <w:iCs/>
          <w:noProof/>
          <w:sz w:val="24"/>
          <w:szCs w:val="24"/>
        </w:rPr>
        <w:t>SmartLock.LK</w:t>
      </w:r>
      <w:r w:rsidRPr="00280049">
        <w:rPr>
          <w:rFonts w:ascii="Calibri" w:hAnsi="Calibri" w:cs="Times New Roman"/>
          <w:noProof/>
          <w:sz w:val="24"/>
          <w:szCs w:val="24"/>
        </w:rPr>
        <w:t xml:space="preserve"> (no date). Available at: https://www.smartlock.lk/.</w:t>
      </w:r>
    </w:p>
    <w:p w14:paraId="1C87B36A" w14:textId="166A47F5" w:rsidR="00550C1E" w:rsidRPr="00CA6D13" w:rsidRDefault="00280049" w:rsidP="00786D57">
      <w:pPr>
        <w:jc w:val="both"/>
        <w:rPr>
          <w:sz w:val="24"/>
          <w:szCs w:val="24"/>
        </w:rPr>
      </w:pPr>
      <w:r>
        <w:rPr>
          <w:sz w:val="24"/>
          <w:szCs w:val="24"/>
        </w:rPr>
        <w:fldChar w:fldCharType="end"/>
      </w:r>
    </w:p>
    <w:sectPr w:rsidR="00550C1E" w:rsidRPr="00CA6D13" w:rsidSect="00F4156F">
      <w:headerReference w:type="default" r:id="rId21"/>
      <w:footerReference w:type="defaul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46349" w14:textId="77777777" w:rsidR="00CC3D99" w:rsidRDefault="00CC3D99" w:rsidP="00F4156F">
      <w:pPr>
        <w:spacing w:after="0" w:line="240" w:lineRule="auto"/>
      </w:pPr>
      <w:r>
        <w:separator/>
      </w:r>
    </w:p>
  </w:endnote>
  <w:endnote w:type="continuationSeparator" w:id="0">
    <w:p w14:paraId="7A9A3046" w14:textId="77777777" w:rsidR="00CC3D99" w:rsidRDefault="00CC3D99" w:rsidP="00F41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othic Std B">
    <w:panose1 w:val="020B0800000000000000"/>
    <w:charset w:val="80"/>
    <w:family w:val="swiss"/>
    <w:notTrueType/>
    <w:pitch w:val="variable"/>
    <w:sig w:usb0="00000203" w:usb1="29D72C10" w:usb2="00000010" w:usb3="00000000" w:csb0="002A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E14B9B" w14:textId="77777777" w:rsidR="00F4156F" w:rsidRDefault="00F4156F">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1D585EE4" w14:textId="77777777" w:rsidR="00F4156F" w:rsidRDefault="00F415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E86364" w14:textId="77777777" w:rsidR="00CC3D99" w:rsidRDefault="00CC3D99" w:rsidP="00F4156F">
      <w:pPr>
        <w:spacing w:after="0" w:line="240" w:lineRule="auto"/>
      </w:pPr>
      <w:r>
        <w:separator/>
      </w:r>
    </w:p>
  </w:footnote>
  <w:footnote w:type="continuationSeparator" w:id="0">
    <w:p w14:paraId="0CED74DA" w14:textId="77777777" w:rsidR="00CC3D99" w:rsidRDefault="00CC3D99" w:rsidP="00F41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173BB" w14:textId="62868080" w:rsidR="00F4156F" w:rsidRDefault="00F4156F">
    <w:pPr>
      <w:pStyle w:val="Header"/>
    </w:pPr>
    <w:r>
      <w:rPr>
        <w:noProof/>
      </w:rPr>
      <mc:AlternateContent>
        <mc:Choice Requires="wps">
          <w:drawing>
            <wp:anchor distT="0" distB="0" distL="118745" distR="118745" simplePos="0" relativeHeight="251659264" behindDoc="1" locked="0" layoutInCell="1" allowOverlap="0" wp14:anchorId="5CFC95D3" wp14:editId="610CABFF">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39C45A" w14:textId="3E8A5362" w:rsidR="00F4156F" w:rsidRDefault="00CC3D99">
                          <w:pPr>
                            <w:pStyle w:val="Header"/>
                            <w:tabs>
                              <w:tab w:val="clear" w:pos="4680"/>
                              <w:tab w:val="clear" w:pos="9360"/>
                            </w:tabs>
                            <w:jc w:val="center"/>
                            <w:rPr>
                              <w:caps/>
                              <w:color w:val="FFFFFF" w:themeColor="background1"/>
                            </w:rPr>
                          </w:pPr>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r w:rsidR="00F4156F">
                                <w:rPr>
                                  <w:caps/>
                                  <w:color w:val="FFFFFF" w:themeColor="background1"/>
                                </w:rPr>
                                <w:t>CNET343SL</w:t>
                              </w:r>
                            </w:sdtContent>
                          </w:sdt>
                          <w:r w:rsidR="00F4156F">
                            <w:rPr>
                              <w:caps/>
                              <w:color w:val="FFFFFF" w:themeColor="background1"/>
                            </w:rPr>
                            <w:t>| pROJECT pR</w:t>
                          </w:r>
                          <w:r w:rsidR="00090D19">
                            <w:rPr>
                              <w:caps/>
                              <w:color w:val="FFFFFF" w:themeColor="background1"/>
                            </w:rPr>
                            <w:t>O</w:t>
                          </w:r>
                          <w:r w:rsidR="00F4156F">
                            <w:rPr>
                              <w:caps/>
                              <w:color w:val="FFFFFF" w:themeColor="background1"/>
                            </w:rPr>
                            <w:t>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5CFC95D3" id="Rectangle 197" o:spid="_x0000_s1026"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FwokwIAAJcFAAAOAAAAZHJzL2Uyb0RvYy54bWysVN9P2zAQfp+0/8Hy+0jawaAVKapATJMQ&#10;VMDEs+vYTSTH59luk+6v352TBgZok6a9OD7f7y/f3flF1xi2Uz7UYAs+Oco5U1ZCWdtNwb8/Xn86&#10;4yxEYUthwKqC71XgF4uPH85bN1dTqMCUyjMMYsO8dQWvYnTzLAuyUo0IR+CURaUG34iIot9kpRct&#10;Rm9MNs3zL1kLvnQepAoBX696JV+k+ForGe+0DioyU3CsLabTp3NNZ7Y4F/ONF66q5VCG+IcqGlFb&#10;TDqGuhJRsK2v34RqaukhgI5HEpoMtK6lSj1gN5P8VTcPlXAq9YLgBDfCFP5fWHm7W3lWl/jvZqec&#10;WdHgT7pH2ITdGMXoESFqXZij5YNb+UEKeKV+O+0b+mInrEuw7kdYVReZxMeT2Umef55xJlE3Pc2P&#10;T1LQ7Nnb+RC/KmgYXQruMX9CU+xuQsSMaHowoWQBTF1e18YkgaiiLo1nO4E/WUipbJxQ1ej1m6Wx&#10;ZG+BPHs1vWTUXN9OusW9UWRn7L3SiAw2ME3FJE6+TZRqqESp+vzYap5oRdkPpaVaUkCy1ph/jD35&#10;U+y+ysGeXFWi9Oic/9159EiZwcbRuakt+PcCmBE+3dsfQOqhIZRit+6wOLquodwjhTz0sxWcvK7x&#10;L96IEFfC4zDh2OGCiHd4aANtwWG4cVaB//neO9kjx1HLWYvDWfDwYyu84sx8s8j+2eT4mKY5CUin&#10;KQr+pWb9UmO3zSUgNSa4ipxMV7KP5nDVHpon3CNLyooqYSXmLriM/iBcxn5p4CaSarlMZjjBTsQb&#10;++AkBSeAiaWP3ZPwbqByxCG4hcMgi/krRve25BncchuRmonuz7gO0OP0Jw4Nm4rWy0s5WT3v08Uv&#10;AAAA//8DAFBLAwQUAAYACAAAACEAl7dHW9wAAAAEAQAADwAAAGRycy9kb3ducmV2LnhtbEyPsU7D&#10;QBBEeyT+4bRINCg5E6IEjM9RBEIoRQpMGrqNb2MbfHvGd4nN37PQQDPSaFYzb7PV6Fp1oj40ng1c&#10;TxNQxKW3DVcGdq9Pk1tQISJbbD2TgS8KsMrPzzJMrR/4hU5FrJSUcEjRQB1jl2odypochqnviCU7&#10;+N5hFNtX2vY4SLlr9SxJFtphw7JQY0cPNZUfxdEZWLvPwg7zzbbZPZbh7er9+bAp2JjLi3F9DyrS&#10;GP+O4Qdf0CEXpr0/sg2qNSCPxF+V7O5mKXZvYD5bgM4z/R8+/wYAAP//AwBQSwECLQAUAAYACAAA&#10;ACEAtoM4kv4AAADhAQAAEwAAAAAAAAAAAAAAAAAAAAAAW0NvbnRlbnRfVHlwZXNdLnhtbFBLAQIt&#10;ABQABgAIAAAAIQA4/SH/1gAAAJQBAAALAAAAAAAAAAAAAAAAAC8BAABfcmVscy8ucmVsc1BLAQIt&#10;ABQABgAIAAAAIQDzEFwokwIAAJcFAAAOAAAAAAAAAAAAAAAAAC4CAABkcnMvZTJvRG9jLnhtbFBL&#10;AQItABQABgAIAAAAIQCXt0db3AAAAAQBAAAPAAAAAAAAAAAAAAAAAO0EAABkcnMvZG93bnJldi54&#10;bWxQSwUGAAAAAAQABADzAAAA9gUAAAAA&#10;" o:allowoverlap="f" fillcolor="#4472c4 [3204]" stroked="f" strokeweight="1pt">
              <v:textbox style="mso-fit-shape-to-text:t">
                <w:txbxContent>
                  <w:p w14:paraId="1539C45A" w14:textId="3E8A5362" w:rsidR="00F4156F" w:rsidRDefault="00CC3D99">
                    <w:pPr>
                      <w:pStyle w:val="Header"/>
                      <w:tabs>
                        <w:tab w:val="clear" w:pos="4680"/>
                        <w:tab w:val="clear" w:pos="9360"/>
                      </w:tabs>
                      <w:jc w:val="center"/>
                      <w:rPr>
                        <w:caps/>
                        <w:color w:val="FFFFFF" w:themeColor="background1"/>
                      </w:rPr>
                    </w:pPr>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r w:rsidR="00F4156F">
                          <w:rPr>
                            <w:caps/>
                            <w:color w:val="FFFFFF" w:themeColor="background1"/>
                          </w:rPr>
                          <w:t>CNET343SL</w:t>
                        </w:r>
                      </w:sdtContent>
                    </w:sdt>
                    <w:r w:rsidR="00F4156F">
                      <w:rPr>
                        <w:caps/>
                        <w:color w:val="FFFFFF" w:themeColor="background1"/>
                      </w:rPr>
                      <w:t>| pROJECT pR</w:t>
                    </w:r>
                    <w:r w:rsidR="00090D19">
                      <w:rPr>
                        <w:caps/>
                        <w:color w:val="FFFFFF" w:themeColor="background1"/>
                      </w:rPr>
                      <w:t>O</w:t>
                    </w:r>
                    <w:r w:rsidR="00F4156F">
                      <w:rPr>
                        <w:caps/>
                        <w:color w:val="FFFFFF" w:themeColor="background1"/>
                      </w:rPr>
                      <w:t>POSAL</w:t>
                    </w:r>
                  </w:p>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7CC2C0E4"/>
    <w:lvl w:ilvl="0">
      <w:numFmt w:val="decimal"/>
      <w:lvlText w:val="*"/>
      <w:lvlJc w:val="left"/>
      <w:pPr>
        <w:ind w:left="0" w:firstLine="0"/>
      </w:pPr>
    </w:lvl>
  </w:abstractNum>
  <w:abstractNum w:abstractNumId="1" w15:restartNumberingAfterBreak="0">
    <w:nsid w:val="0C1F3C60"/>
    <w:multiLevelType w:val="hybridMultilevel"/>
    <w:tmpl w:val="BCC2F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CAE2FC7"/>
    <w:multiLevelType w:val="hybridMultilevel"/>
    <w:tmpl w:val="632C29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FF0EE6"/>
    <w:multiLevelType w:val="hybridMultilevel"/>
    <w:tmpl w:val="9B72E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B046DC"/>
    <w:multiLevelType w:val="hybridMultilevel"/>
    <w:tmpl w:val="6FB01A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950D21"/>
    <w:multiLevelType w:val="hybridMultilevel"/>
    <w:tmpl w:val="9BBADB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F05D37"/>
    <w:multiLevelType w:val="hybridMultilevel"/>
    <w:tmpl w:val="AF1C61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9B7747"/>
    <w:multiLevelType w:val="hybridMultilevel"/>
    <w:tmpl w:val="70D640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24517E"/>
    <w:multiLevelType w:val="hybridMultilevel"/>
    <w:tmpl w:val="31222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E553710"/>
    <w:multiLevelType w:val="hybridMultilevel"/>
    <w:tmpl w:val="3816ED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FF4C41"/>
    <w:multiLevelType w:val="hybridMultilevel"/>
    <w:tmpl w:val="31A4B1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1A4755"/>
    <w:multiLevelType w:val="hybridMultilevel"/>
    <w:tmpl w:val="84F654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760872"/>
    <w:multiLevelType w:val="hybridMultilevel"/>
    <w:tmpl w:val="61AED45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lvl w:ilvl="0">
        <w:numFmt w:val="bullet"/>
        <w:lvlText w:val=""/>
        <w:legacy w:legacy="1" w:legacySpace="120" w:legacyIndent="360"/>
        <w:lvlJc w:val="left"/>
        <w:pPr>
          <w:ind w:left="1080" w:hanging="360"/>
        </w:pPr>
        <w:rPr>
          <w:rFonts w:ascii="Wingdings" w:hAnsi="Wingdings" w:cs="Wingdings" w:hint="default"/>
        </w:rPr>
      </w:lvl>
    </w:lvlOverride>
  </w:num>
  <w:num w:numId="2">
    <w:abstractNumId w:val="2"/>
  </w:num>
  <w:num w:numId="3">
    <w:abstractNumId w:val="7"/>
  </w:num>
  <w:num w:numId="4">
    <w:abstractNumId w:val="8"/>
  </w:num>
  <w:num w:numId="5">
    <w:abstractNumId w:val="1"/>
  </w:num>
  <w:num w:numId="6">
    <w:abstractNumId w:val="3"/>
  </w:num>
  <w:num w:numId="7">
    <w:abstractNumId w:val="12"/>
  </w:num>
  <w:num w:numId="8">
    <w:abstractNumId w:val="9"/>
  </w:num>
  <w:num w:numId="9">
    <w:abstractNumId w:val="4"/>
  </w:num>
  <w:num w:numId="10">
    <w:abstractNumId w:val="6"/>
  </w:num>
  <w:num w:numId="11">
    <w:abstractNumId w:val="5"/>
  </w:num>
  <w:num w:numId="12">
    <w:abstractNumId w:val="10"/>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8B2"/>
    <w:rsid w:val="00041A06"/>
    <w:rsid w:val="000633FB"/>
    <w:rsid w:val="00081E10"/>
    <w:rsid w:val="00090D19"/>
    <w:rsid w:val="000938B3"/>
    <w:rsid w:val="000944F3"/>
    <w:rsid w:val="000B7D33"/>
    <w:rsid w:val="000D4B14"/>
    <w:rsid w:val="000E156A"/>
    <w:rsid w:val="000E16AE"/>
    <w:rsid w:val="000F7A4D"/>
    <w:rsid w:val="00103B14"/>
    <w:rsid w:val="00127324"/>
    <w:rsid w:val="00133F08"/>
    <w:rsid w:val="0014147D"/>
    <w:rsid w:val="00143FA6"/>
    <w:rsid w:val="00171BE3"/>
    <w:rsid w:val="00172E06"/>
    <w:rsid w:val="001905AB"/>
    <w:rsid w:val="00196233"/>
    <w:rsid w:val="001A3BAA"/>
    <w:rsid w:val="001A6D3B"/>
    <w:rsid w:val="001B5F9F"/>
    <w:rsid w:val="001C17D1"/>
    <w:rsid w:val="001C530F"/>
    <w:rsid w:val="001E0CC6"/>
    <w:rsid w:val="001E5CAB"/>
    <w:rsid w:val="001F249E"/>
    <w:rsid w:val="001F647F"/>
    <w:rsid w:val="0020432D"/>
    <w:rsid w:val="0020599F"/>
    <w:rsid w:val="00213A5B"/>
    <w:rsid w:val="00233C00"/>
    <w:rsid w:val="00236F12"/>
    <w:rsid w:val="002707BA"/>
    <w:rsid w:val="00280049"/>
    <w:rsid w:val="00281EFA"/>
    <w:rsid w:val="00286F79"/>
    <w:rsid w:val="00287B8D"/>
    <w:rsid w:val="0029644F"/>
    <w:rsid w:val="002B4421"/>
    <w:rsid w:val="002B77C3"/>
    <w:rsid w:val="002B7AF5"/>
    <w:rsid w:val="002C42B4"/>
    <w:rsid w:val="002E0EF9"/>
    <w:rsid w:val="002E11C1"/>
    <w:rsid w:val="002F4527"/>
    <w:rsid w:val="00304925"/>
    <w:rsid w:val="003235F3"/>
    <w:rsid w:val="003328F4"/>
    <w:rsid w:val="00365E71"/>
    <w:rsid w:val="0038171A"/>
    <w:rsid w:val="003917C0"/>
    <w:rsid w:val="003A553F"/>
    <w:rsid w:val="003B4560"/>
    <w:rsid w:val="003B5087"/>
    <w:rsid w:val="003C07C5"/>
    <w:rsid w:val="003C6014"/>
    <w:rsid w:val="003D3630"/>
    <w:rsid w:val="003E1524"/>
    <w:rsid w:val="003E28B8"/>
    <w:rsid w:val="003E6B4E"/>
    <w:rsid w:val="003F65F0"/>
    <w:rsid w:val="004077F3"/>
    <w:rsid w:val="00411D29"/>
    <w:rsid w:val="00423503"/>
    <w:rsid w:val="00424222"/>
    <w:rsid w:val="004314DF"/>
    <w:rsid w:val="00431EC7"/>
    <w:rsid w:val="004368EF"/>
    <w:rsid w:val="004741F9"/>
    <w:rsid w:val="00482BEA"/>
    <w:rsid w:val="00483BE9"/>
    <w:rsid w:val="00483EDA"/>
    <w:rsid w:val="00490AE1"/>
    <w:rsid w:val="004A2D61"/>
    <w:rsid w:val="004A5F8B"/>
    <w:rsid w:val="004A7D4F"/>
    <w:rsid w:val="004B1B03"/>
    <w:rsid w:val="004C3BF6"/>
    <w:rsid w:val="004C43AC"/>
    <w:rsid w:val="004D0AE4"/>
    <w:rsid w:val="004E1D3C"/>
    <w:rsid w:val="004E2BC3"/>
    <w:rsid w:val="00504DAA"/>
    <w:rsid w:val="00541300"/>
    <w:rsid w:val="00544D39"/>
    <w:rsid w:val="00545F08"/>
    <w:rsid w:val="00550C1E"/>
    <w:rsid w:val="00550E09"/>
    <w:rsid w:val="0055423B"/>
    <w:rsid w:val="005608B2"/>
    <w:rsid w:val="00564A06"/>
    <w:rsid w:val="00582B62"/>
    <w:rsid w:val="005941C7"/>
    <w:rsid w:val="005963D8"/>
    <w:rsid w:val="005A3936"/>
    <w:rsid w:val="005B24EB"/>
    <w:rsid w:val="005C754F"/>
    <w:rsid w:val="005E2715"/>
    <w:rsid w:val="005E3100"/>
    <w:rsid w:val="005F7C6C"/>
    <w:rsid w:val="00612470"/>
    <w:rsid w:val="00613785"/>
    <w:rsid w:val="006163FA"/>
    <w:rsid w:val="0062643B"/>
    <w:rsid w:val="006331F9"/>
    <w:rsid w:val="006415C2"/>
    <w:rsid w:val="00644375"/>
    <w:rsid w:val="00646E6D"/>
    <w:rsid w:val="00663453"/>
    <w:rsid w:val="00664A5F"/>
    <w:rsid w:val="00672D9C"/>
    <w:rsid w:val="00673BB8"/>
    <w:rsid w:val="00686FE1"/>
    <w:rsid w:val="006923FD"/>
    <w:rsid w:val="00697F0A"/>
    <w:rsid w:val="006A53F2"/>
    <w:rsid w:val="006A6904"/>
    <w:rsid w:val="006A7B38"/>
    <w:rsid w:val="006C38BA"/>
    <w:rsid w:val="006D13C4"/>
    <w:rsid w:val="006D2557"/>
    <w:rsid w:val="006D7114"/>
    <w:rsid w:val="006E0F2C"/>
    <w:rsid w:val="006E12BA"/>
    <w:rsid w:val="007053EA"/>
    <w:rsid w:val="00736415"/>
    <w:rsid w:val="00741D4C"/>
    <w:rsid w:val="00746AF8"/>
    <w:rsid w:val="00750212"/>
    <w:rsid w:val="0076148D"/>
    <w:rsid w:val="00763EC0"/>
    <w:rsid w:val="007643FD"/>
    <w:rsid w:val="007721E8"/>
    <w:rsid w:val="00786D57"/>
    <w:rsid w:val="007A32FC"/>
    <w:rsid w:val="007B7611"/>
    <w:rsid w:val="007C7518"/>
    <w:rsid w:val="007C77B8"/>
    <w:rsid w:val="007E254E"/>
    <w:rsid w:val="007F6EF1"/>
    <w:rsid w:val="00800E68"/>
    <w:rsid w:val="00815A2F"/>
    <w:rsid w:val="0084719F"/>
    <w:rsid w:val="00861C64"/>
    <w:rsid w:val="00875060"/>
    <w:rsid w:val="008801DF"/>
    <w:rsid w:val="00883543"/>
    <w:rsid w:val="00895BB6"/>
    <w:rsid w:val="008B5205"/>
    <w:rsid w:val="008B55F1"/>
    <w:rsid w:val="008C6127"/>
    <w:rsid w:val="008D34EA"/>
    <w:rsid w:val="008D57F4"/>
    <w:rsid w:val="008D792E"/>
    <w:rsid w:val="008E3155"/>
    <w:rsid w:val="008F2D4E"/>
    <w:rsid w:val="008F311C"/>
    <w:rsid w:val="008F3A4D"/>
    <w:rsid w:val="008F708D"/>
    <w:rsid w:val="0090757C"/>
    <w:rsid w:val="009261AF"/>
    <w:rsid w:val="0094719B"/>
    <w:rsid w:val="00962F4E"/>
    <w:rsid w:val="00971F6D"/>
    <w:rsid w:val="00973EE1"/>
    <w:rsid w:val="00993B44"/>
    <w:rsid w:val="009A137D"/>
    <w:rsid w:val="009A27D3"/>
    <w:rsid w:val="009A59D4"/>
    <w:rsid w:val="009B19C7"/>
    <w:rsid w:val="009B1CFF"/>
    <w:rsid w:val="009B276A"/>
    <w:rsid w:val="009B2A02"/>
    <w:rsid w:val="009B58A6"/>
    <w:rsid w:val="009C1FE2"/>
    <w:rsid w:val="009E7C8F"/>
    <w:rsid w:val="009F39CE"/>
    <w:rsid w:val="00A23577"/>
    <w:rsid w:val="00A24D4E"/>
    <w:rsid w:val="00A250E1"/>
    <w:rsid w:val="00A25A9B"/>
    <w:rsid w:val="00A32C2E"/>
    <w:rsid w:val="00A3558F"/>
    <w:rsid w:val="00A36AE3"/>
    <w:rsid w:val="00A6174F"/>
    <w:rsid w:val="00A618C5"/>
    <w:rsid w:val="00A636C0"/>
    <w:rsid w:val="00A64496"/>
    <w:rsid w:val="00A703A7"/>
    <w:rsid w:val="00A711B2"/>
    <w:rsid w:val="00AA4962"/>
    <w:rsid w:val="00AB2CA9"/>
    <w:rsid w:val="00AD0455"/>
    <w:rsid w:val="00AD2FCE"/>
    <w:rsid w:val="00AE4A59"/>
    <w:rsid w:val="00AF32FE"/>
    <w:rsid w:val="00B10D6F"/>
    <w:rsid w:val="00B13A11"/>
    <w:rsid w:val="00B1412F"/>
    <w:rsid w:val="00B1475B"/>
    <w:rsid w:val="00B3528D"/>
    <w:rsid w:val="00B42131"/>
    <w:rsid w:val="00B43CC8"/>
    <w:rsid w:val="00B53579"/>
    <w:rsid w:val="00B53E5D"/>
    <w:rsid w:val="00B633D1"/>
    <w:rsid w:val="00B64F56"/>
    <w:rsid w:val="00B7104C"/>
    <w:rsid w:val="00B87265"/>
    <w:rsid w:val="00BA6968"/>
    <w:rsid w:val="00BB0447"/>
    <w:rsid w:val="00BB2493"/>
    <w:rsid w:val="00BD129C"/>
    <w:rsid w:val="00BD1A00"/>
    <w:rsid w:val="00BE6F1A"/>
    <w:rsid w:val="00BF316B"/>
    <w:rsid w:val="00C17F18"/>
    <w:rsid w:val="00C22591"/>
    <w:rsid w:val="00C31B5B"/>
    <w:rsid w:val="00C47597"/>
    <w:rsid w:val="00C6148B"/>
    <w:rsid w:val="00C62399"/>
    <w:rsid w:val="00C75675"/>
    <w:rsid w:val="00C913F1"/>
    <w:rsid w:val="00C95FC1"/>
    <w:rsid w:val="00C96272"/>
    <w:rsid w:val="00C96D3F"/>
    <w:rsid w:val="00CA6D13"/>
    <w:rsid w:val="00CA7668"/>
    <w:rsid w:val="00CB6A31"/>
    <w:rsid w:val="00CC3D99"/>
    <w:rsid w:val="00CC6952"/>
    <w:rsid w:val="00CD5E9E"/>
    <w:rsid w:val="00CE48E9"/>
    <w:rsid w:val="00CF3F12"/>
    <w:rsid w:val="00CF616C"/>
    <w:rsid w:val="00CF6277"/>
    <w:rsid w:val="00D037CA"/>
    <w:rsid w:val="00D419D7"/>
    <w:rsid w:val="00D42190"/>
    <w:rsid w:val="00D46CBC"/>
    <w:rsid w:val="00D65C40"/>
    <w:rsid w:val="00D72D65"/>
    <w:rsid w:val="00D77490"/>
    <w:rsid w:val="00D92F51"/>
    <w:rsid w:val="00DB6817"/>
    <w:rsid w:val="00DC7143"/>
    <w:rsid w:val="00DF0E0D"/>
    <w:rsid w:val="00DF21E6"/>
    <w:rsid w:val="00E01349"/>
    <w:rsid w:val="00E03D4B"/>
    <w:rsid w:val="00E14700"/>
    <w:rsid w:val="00E65EB3"/>
    <w:rsid w:val="00E71C0A"/>
    <w:rsid w:val="00E7219F"/>
    <w:rsid w:val="00E83E02"/>
    <w:rsid w:val="00E85C39"/>
    <w:rsid w:val="00E85D5B"/>
    <w:rsid w:val="00E936D4"/>
    <w:rsid w:val="00EB7BE5"/>
    <w:rsid w:val="00EC5AED"/>
    <w:rsid w:val="00ED21A9"/>
    <w:rsid w:val="00ED7D51"/>
    <w:rsid w:val="00F00468"/>
    <w:rsid w:val="00F101DE"/>
    <w:rsid w:val="00F1183A"/>
    <w:rsid w:val="00F23076"/>
    <w:rsid w:val="00F35B01"/>
    <w:rsid w:val="00F37B36"/>
    <w:rsid w:val="00F4156F"/>
    <w:rsid w:val="00F42333"/>
    <w:rsid w:val="00F51079"/>
    <w:rsid w:val="00F5225D"/>
    <w:rsid w:val="00F632A1"/>
    <w:rsid w:val="00F810C3"/>
    <w:rsid w:val="00F97804"/>
    <w:rsid w:val="00FD6892"/>
    <w:rsid w:val="00FE1386"/>
    <w:rsid w:val="00FF0B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FE88A"/>
  <w15:chartTrackingRefBased/>
  <w15:docId w15:val="{C82DB950-6825-481F-A64E-9D4E8CC74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0757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32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86D57"/>
    <w:pPr>
      <w:spacing w:after="0" w:line="240" w:lineRule="auto"/>
    </w:pPr>
    <w:rPr>
      <w:rFonts w:eastAsiaTheme="minorEastAsia"/>
      <w:lang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Base">
    <w:name w:val="TOC Base"/>
    <w:basedOn w:val="Normal"/>
    <w:rsid w:val="006D13C4"/>
    <w:pPr>
      <w:tabs>
        <w:tab w:val="right" w:leader="dot" w:pos="6480"/>
      </w:tabs>
      <w:overflowPunct w:val="0"/>
      <w:autoSpaceDE w:val="0"/>
      <w:autoSpaceDN w:val="0"/>
      <w:adjustRightInd w:val="0"/>
      <w:spacing w:after="240" w:line="240" w:lineRule="atLeast"/>
    </w:pPr>
    <w:rPr>
      <w:rFonts w:ascii="Arial" w:eastAsia="Times New Roman" w:hAnsi="Arial" w:cs="Arial"/>
      <w:spacing w:val="-5"/>
      <w:sz w:val="20"/>
      <w:szCs w:val="20"/>
    </w:rPr>
  </w:style>
  <w:style w:type="paragraph" w:customStyle="1" w:styleId="Numberin">
    <w:name w:val="Numberin"/>
    <w:basedOn w:val="Normal"/>
    <w:rsid w:val="006D13C4"/>
    <w:pPr>
      <w:keepNext/>
      <w:tabs>
        <w:tab w:val="left" w:pos="0"/>
        <w:tab w:val="left" w:pos="144"/>
      </w:tabs>
      <w:overflowPunct w:val="0"/>
      <w:autoSpaceDE w:val="0"/>
      <w:autoSpaceDN w:val="0"/>
      <w:adjustRightInd w:val="0"/>
      <w:spacing w:before="120" w:after="120" w:line="240" w:lineRule="auto"/>
      <w:jc w:val="both"/>
    </w:pPr>
    <w:rPr>
      <w:rFonts w:ascii="Times New Roman" w:eastAsia="Times New Roman" w:hAnsi="Times New Roman" w:cs="Times New Roman"/>
      <w:b/>
      <w:bCs/>
      <w:sz w:val="24"/>
      <w:szCs w:val="24"/>
    </w:rPr>
  </w:style>
  <w:style w:type="paragraph" w:styleId="Title">
    <w:name w:val="Title"/>
    <w:basedOn w:val="Normal"/>
    <w:next w:val="Normal"/>
    <w:link w:val="TitleChar"/>
    <w:uiPriority w:val="10"/>
    <w:qFormat/>
    <w:rsid w:val="006A7B3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7B38"/>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254E"/>
    <w:rPr>
      <w:color w:val="0563C1" w:themeColor="hyperlink"/>
      <w:u w:val="single"/>
    </w:rPr>
  </w:style>
  <w:style w:type="paragraph" w:styleId="ListParagraph">
    <w:name w:val="List Paragraph"/>
    <w:basedOn w:val="Normal"/>
    <w:uiPriority w:val="34"/>
    <w:qFormat/>
    <w:rsid w:val="007E254E"/>
    <w:pPr>
      <w:spacing w:after="200" w:line="276" w:lineRule="auto"/>
      <w:ind w:left="720"/>
      <w:contextualSpacing/>
    </w:pPr>
    <w:rPr>
      <w:rFonts w:eastAsiaTheme="minorEastAsia"/>
      <w:lang w:bidi="si-LK"/>
    </w:rPr>
  </w:style>
  <w:style w:type="paragraph" w:styleId="NoSpacing">
    <w:name w:val="No Spacing"/>
    <w:basedOn w:val="Normal"/>
    <w:uiPriority w:val="1"/>
    <w:qFormat/>
    <w:rsid w:val="007E254E"/>
    <w:pPr>
      <w:spacing w:after="0" w:line="240" w:lineRule="auto"/>
    </w:pPr>
    <w:rPr>
      <w:sz w:val="24"/>
      <w:lang w:val="en-GB" w:bidi="en-US"/>
    </w:rPr>
  </w:style>
  <w:style w:type="character" w:customStyle="1" w:styleId="Heading1Char">
    <w:name w:val="Heading 1 Char"/>
    <w:basedOn w:val="DefaultParagraphFont"/>
    <w:link w:val="Heading1"/>
    <w:uiPriority w:val="9"/>
    <w:rsid w:val="0090757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757C"/>
    <w:pPr>
      <w:outlineLvl w:val="9"/>
    </w:pPr>
  </w:style>
  <w:style w:type="paragraph" w:styleId="TOC2">
    <w:name w:val="toc 2"/>
    <w:basedOn w:val="Normal"/>
    <w:next w:val="Normal"/>
    <w:autoRedefine/>
    <w:uiPriority w:val="39"/>
    <w:unhideWhenUsed/>
    <w:rsid w:val="0090757C"/>
    <w:pPr>
      <w:spacing w:after="100"/>
      <w:ind w:left="220"/>
    </w:pPr>
    <w:rPr>
      <w:rFonts w:eastAsiaTheme="minorEastAsia" w:cs="Times New Roman"/>
    </w:rPr>
  </w:style>
  <w:style w:type="paragraph" w:styleId="TOC1">
    <w:name w:val="toc 1"/>
    <w:basedOn w:val="Normal"/>
    <w:next w:val="Normal"/>
    <w:autoRedefine/>
    <w:uiPriority w:val="39"/>
    <w:unhideWhenUsed/>
    <w:rsid w:val="00F00468"/>
    <w:pPr>
      <w:spacing w:after="100"/>
    </w:pPr>
    <w:rPr>
      <w:rFonts w:eastAsiaTheme="minorEastAsia" w:cs="Times New Roman"/>
    </w:rPr>
  </w:style>
  <w:style w:type="paragraph" w:styleId="TOC3">
    <w:name w:val="toc 3"/>
    <w:basedOn w:val="Normal"/>
    <w:next w:val="Normal"/>
    <w:autoRedefine/>
    <w:uiPriority w:val="39"/>
    <w:unhideWhenUsed/>
    <w:rsid w:val="0090757C"/>
    <w:pPr>
      <w:spacing w:after="100"/>
      <w:ind w:left="440"/>
    </w:pPr>
    <w:rPr>
      <w:rFonts w:eastAsiaTheme="minorEastAsia" w:cs="Times New Roman"/>
    </w:rPr>
  </w:style>
  <w:style w:type="paragraph" w:styleId="Header">
    <w:name w:val="header"/>
    <w:basedOn w:val="Normal"/>
    <w:link w:val="HeaderChar"/>
    <w:uiPriority w:val="99"/>
    <w:unhideWhenUsed/>
    <w:rsid w:val="00F41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156F"/>
  </w:style>
  <w:style w:type="paragraph" w:styleId="Footer">
    <w:name w:val="footer"/>
    <w:basedOn w:val="Normal"/>
    <w:link w:val="FooterChar"/>
    <w:uiPriority w:val="99"/>
    <w:unhideWhenUsed/>
    <w:rsid w:val="00F41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156F"/>
  </w:style>
  <w:style w:type="paragraph" w:styleId="Caption">
    <w:name w:val="caption"/>
    <w:basedOn w:val="Normal"/>
    <w:next w:val="Normal"/>
    <w:uiPriority w:val="35"/>
    <w:unhideWhenUsed/>
    <w:qFormat/>
    <w:rsid w:val="00993B4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E6B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6B4E"/>
    <w:rPr>
      <w:rFonts w:ascii="Segoe UI" w:hAnsi="Segoe UI" w:cs="Segoe UI"/>
      <w:sz w:val="18"/>
      <w:szCs w:val="18"/>
    </w:rPr>
  </w:style>
  <w:style w:type="character" w:customStyle="1" w:styleId="Heading2Char">
    <w:name w:val="Heading 2 Char"/>
    <w:basedOn w:val="DefaultParagraphFont"/>
    <w:link w:val="Heading2"/>
    <w:uiPriority w:val="9"/>
    <w:rsid w:val="00F632A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6723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lymouth.ac.uk/studenthandbook" TargetMode="Externa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0D3F6-28C2-42A2-86AC-0F23B0325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7</TotalTime>
  <Pages>17</Pages>
  <Words>2630</Words>
  <Characters>1499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CNET343SL</vt:lpstr>
    </vt:vector>
  </TitlesOfParts>
  <Company/>
  <LinksUpToDate>false</LinksUpToDate>
  <CharactersWithSpaces>17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NET343SL</dc:title>
  <dc:subject/>
  <dc:creator>Ishan Gayantha</dc:creator>
  <cp:keywords/>
  <dc:description/>
  <cp:lastModifiedBy>Ishan Gayantha</cp:lastModifiedBy>
  <cp:revision>29</cp:revision>
  <cp:lastPrinted>2020-01-31T16:04:00Z</cp:lastPrinted>
  <dcterms:created xsi:type="dcterms:W3CDTF">2020-05-10T04:45:00Z</dcterms:created>
  <dcterms:modified xsi:type="dcterms:W3CDTF">2020-05-15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e229b-95e4-396e-8fe7-e381715a5db6</vt:lpwstr>
  </property>
  <property fmtid="{D5CDD505-2E9C-101B-9397-08002B2CF9AE}" pid="24" name="Mendeley Citation Style_1">
    <vt:lpwstr>http://www.zotero.org/styles/harvard1</vt:lpwstr>
  </property>
</Properties>
</file>